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5ADF176" w14:textId="4C3ABAC3" w:rsidR="00DD3256" w:rsidRDefault="00DD3256" w:rsidP="00DD3256">
      <w:pPr>
        <w:spacing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information</w:t>
      </w:r>
    </w:p>
    <w:p w14:paraId="5824D8A1" w14:textId="476DADB6" w:rsidR="006B25C5" w:rsidRPr="00E5273B" w:rsidRDefault="006B25C5" w:rsidP="00AF06A1">
      <w:pPr>
        <w:spacing w:line="240" w:lineRule="auto"/>
        <w:jc w:val="center"/>
        <w:rPr>
          <w:rFonts w:ascii="Arial" w:hAnsi="Arial" w:cs="Arial"/>
          <w:b/>
        </w:rPr>
      </w:pPr>
      <w:r w:rsidRPr="00E5273B">
        <w:rPr>
          <w:rFonts w:ascii="Arial" w:hAnsi="Arial" w:cs="Arial"/>
          <w:b/>
        </w:rPr>
        <w:t xml:space="preserve">CEBPB, C19MC, and Defective Autophagy Drive </w:t>
      </w:r>
      <w:r w:rsidR="008702C3" w:rsidRPr="00E5273B">
        <w:rPr>
          <w:rFonts w:ascii="Arial" w:hAnsi="Arial" w:cs="Arial"/>
          <w:b/>
        </w:rPr>
        <w:t xml:space="preserve">Novel </w:t>
      </w:r>
      <w:r w:rsidRPr="00E5273B">
        <w:rPr>
          <w:rFonts w:ascii="Arial" w:hAnsi="Arial" w:cs="Arial"/>
          <w:b/>
        </w:rPr>
        <w:t xml:space="preserve">Podosomal Belt to Macropinocytosis Transition, Lipid Accumulation, and </w:t>
      </w:r>
      <w:r w:rsidR="00EF73F1" w:rsidRPr="00E5273B">
        <w:rPr>
          <w:rFonts w:ascii="Arial" w:hAnsi="Arial" w:cs="Arial"/>
          <w:b/>
        </w:rPr>
        <w:t xml:space="preserve">HBV </w:t>
      </w:r>
      <w:r w:rsidR="008650A8" w:rsidRPr="00E5273B">
        <w:rPr>
          <w:rFonts w:ascii="Arial" w:hAnsi="Arial" w:cs="Arial"/>
          <w:b/>
        </w:rPr>
        <w:t>A-to-I</w:t>
      </w:r>
      <w:r w:rsidRPr="00E5273B">
        <w:rPr>
          <w:rFonts w:ascii="Arial" w:hAnsi="Arial" w:cs="Arial"/>
          <w:b/>
        </w:rPr>
        <w:t xml:space="preserve"> RNA-editing</w:t>
      </w:r>
    </w:p>
    <w:p w14:paraId="2EECBF9F" w14:textId="2E1C1F84" w:rsidR="000717B5" w:rsidRPr="00E5273B" w:rsidRDefault="000717B5" w:rsidP="00AE1D2F">
      <w:pPr>
        <w:spacing w:line="240" w:lineRule="auto"/>
        <w:jc w:val="center"/>
        <w:rPr>
          <w:rFonts w:ascii="Arial" w:hAnsi="Arial" w:cs="Arial"/>
          <w:sz w:val="20"/>
          <w:szCs w:val="20"/>
          <w:vertAlign w:val="superscript"/>
        </w:rPr>
      </w:pPr>
      <w:r w:rsidRPr="00E5273B">
        <w:rPr>
          <w:rFonts w:ascii="Arial" w:hAnsi="Arial" w:cs="Arial"/>
          <w:sz w:val="20"/>
          <w:szCs w:val="20"/>
        </w:rPr>
        <w:t>Goodwin G. Jinesh</w:t>
      </w:r>
      <w:r w:rsidRPr="00E5273B">
        <w:rPr>
          <w:rFonts w:ascii="Arial" w:hAnsi="Arial" w:cs="Arial"/>
          <w:sz w:val="20"/>
          <w:szCs w:val="20"/>
          <w:vertAlign w:val="superscript"/>
        </w:rPr>
        <w:t>1,</w:t>
      </w:r>
      <w:r w:rsidR="00F24497" w:rsidRPr="00E5273B">
        <w:rPr>
          <w:rFonts w:ascii="Arial" w:hAnsi="Arial" w:cs="Arial"/>
          <w:sz w:val="20"/>
          <w:szCs w:val="20"/>
          <w:vertAlign w:val="superscript"/>
        </w:rPr>
        <w:t>2,</w:t>
      </w:r>
      <w:r w:rsidRPr="00E5273B">
        <w:rPr>
          <w:rFonts w:ascii="Arial" w:hAnsi="Arial" w:cs="Arial"/>
          <w:sz w:val="20"/>
          <w:szCs w:val="20"/>
          <w:vertAlign w:val="superscript"/>
        </w:rPr>
        <w:t>*</w:t>
      </w:r>
      <w:r w:rsidRPr="00E5273B">
        <w:rPr>
          <w:rFonts w:ascii="Arial" w:hAnsi="Arial" w:cs="Arial"/>
          <w:sz w:val="20"/>
          <w:szCs w:val="20"/>
        </w:rPr>
        <w:t>,</w:t>
      </w:r>
      <w:r w:rsidRPr="00E5273B">
        <w:rPr>
          <w:rFonts w:ascii="Arial" w:hAnsi="Arial" w:cs="Arial"/>
          <w:sz w:val="20"/>
          <w:szCs w:val="20"/>
          <w:vertAlign w:val="superscript"/>
        </w:rPr>
        <w:t xml:space="preserve"> </w:t>
      </w:r>
      <w:r w:rsidR="00C44AA7" w:rsidRPr="00E5273B">
        <w:rPr>
          <w:rFonts w:ascii="Arial" w:hAnsi="Arial" w:cs="Arial"/>
          <w:sz w:val="20"/>
          <w:szCs w:val="20"/>
        </w:rPr>
        <w:t>Nino</w:t>
      </w:r>
      <w:r w:rsidR="00180B03" w:rsidRPr="00E5273B">
        <w:rPr>
          <w:rFonts w:ascii="Arial" w:hAnsi="Arial" w:cs="Arial"/>
          <w:sz w:val="20"/>
          <w:szCs w:val="20"/>
        </w:rPr>
        <w:t xml:space="preserve"> Mtchedlidze</w:t>
      </w:r>
      <w:r w:rsidR="007B78C1" w:rsidRPr="00E5273B">
        <w:rPr>
          <w:rFonts w:ascii="Arial" w:hAnsi="Arial" w:cs="Arial"/>
          <w:sz w:val="20"/>
          <w:szCs w:val="20"/>
          <w:vertAlign w:val="superscript"/>
        </w:rPr>
        <w:t>1,2</w:t>
      </w:r>
      <w:r w:rsidR="00B3432E" w:rsidRPr="00E5273B">
        <w:rPr>
          <w:rFonts w:ascii="Arial" w:hAnsi="Arial" w:cs="Arial"/>
          <w:sz w:val="20"/>
          <w:szCs w:val="20"/>
          <w:vertAlign w:val="superscript"/>
        </w:rPr>
        <w:t>,</w:t>
      </w:r>
      <w:r w:rsidR="00B3432E" w:rsidRPr="00E5273B">
        <w:rPr>
          <w:rFonts w:ascii="Arial" w:hAnsi="Arial" w:cs="Arial"/>
          <w:iCs/>
          <w:sz w:val="20"/>
          <w:vertAlign w:val="superscript"/>
        </w:rPr>
        <w:t>†</w:t>
      </w:r>
      <w:r w:rsidR="00180B03" w:rsidRPr="00E5273B">
        <w:rPr>
          <w:rFonts w:ascii="Arial" w:hAnsi="Arial" w:cs="Arial"/>
          <w:sz w:val="20"/>
          <w:szCs w:val="20"/>
        </w:rPr>
        <w:t>,</w:t>
      </w:r>
      <w:r w:rsidR="00C44AA7" w:rsidRPr="00E5273B">
        <w:rPr>
          <w:rFonts w:ascii="Arial" w:hAnsi="Arial" w:cs="Arial"/>
          <w:sz w:val="20"/>
          <w:szCs w:val="20"/>
        </w:rPr>
        <w:t xml:space="preserve"> </w:t>
      </w:r>
      <w:r w:rsidR="00470D94" w:rsidRPr="00E5273B">
        <w:rPr>
          <w:rFonts w:ascii="Arial" w:hAnsi="Arial" w:cs="Arial"/>
          <w:sz w:val="20"/>
          <w:szCs w:val="20"/>
        </w:rPr>
        <w:t>Varsha Devarapalli</w:t>
      </w:r>
      <w:r w:rsidR="00470D94" w:rsidRPr="00E5273B">
        <w:rPr>
          <w:rFonts w:ascii="Arial" w:hAnsi="Arial" w:cs="Arial"/>
          <w:sz w:val="20"/>
          <w:szCs w:val="20"/>
          <w:vertAlign w:val="superscript"/>
        </w:rPr>
        <w:t>1,2</w:t>
      </w:r>
      <w:r w:rsidR="00B3432E" w:rsidRPr="00E5273B">
        <w:rPr>
          <w:rFonts w:ascii="Arial" w:hAnsi="Arial" w:cs="Arial"/>
          <w:sz w:val="20"/>
          <w:szCs w:val="20"/>
          <w:vertAlign w:val="superscript"/>
        </w:rPr>
        <w:t>,</w:t>
      </w:r>
      <w:r w:rsidR="00B3432E" w:rsidRPr="00E5273B">
        <w:rPr>
          <w:rFonts w:ascii="Arial" w:hAnsi="Arial" w:cs="Arial"/>
          <w:iCs/>
          <w:sz w:val="20"/>
          <w:vertAlign w:val="superscript"/>
        </w:rPr>
        <w:t>†</w:t>
      </w:r>
      <w:r w:rsidR="00470D94" w:rsidRPr="00E5273B">
        <w:rPr>
          <w:rFonts w:ascii="Arial" w:hAnsi="Arial" w:cs="Arial"/>
          <w:sz w:val="20"/>
          <w:szCs w:val="20"/>
        </w:rPr>
        <w:t xml:space="preserve">, </w:t>
      </w:r>
      <w:r w:rsidR="00B3432E" w:rsidRPr="00E5273B">
        <w:rPr>
          <w:rFonts w:ascii="Arial" w:hAnsi="Arial" w:cs="Arial"/>
          <w:sz w:val="20"/>
          <w:szCs w:val="20"/>
        </w:rPr>
        <w:t>Santanu Adhikary</w:t>
      </w:r>
      <w:r w:rsidR="00B3432E" w:rsidRPr="00E5273B">
        <w:rPr>
          <w:rFonts w:ascii="Arial" w:hAnsi="Arial" w:cs="Arial"/>
          <w:sz w:val="20"/>
          <w:szCs w:val="20"/>
          <w:vertAlign w:val="superscript"/>
        </w:rPr>
        <w:t>1,</w:t>
      </w:r>
      <w:r w:rsidR="00B3432E" w:rsidRPr="00E5273B">
        <w:rPr>
          <w:rFonts w:ascii="Arial" w:hAnsi="Arial" w:cs="Arial"/>
          <w:iCs/>
          <w:sz w:val="20"/>
          <w:vertAlign w:val="superscript"/>
        </w:rPr>
        <w:t>†</w:t>
      </w:r>
      <w:r w:rsidR="00B3432E" w:rsidRPr="00E5273B">
        <w:rPr>
          <w:rFonts w:ascii="Arial" w:hAnsi="Arial" w:cs="Arial"/>
          <w:sz w:val="20"/>
          <w:szCs w:val="20"/>
        </w:rPr>
        <w:t xml:space="preserve">, </w:t>
      </w:r>
      <w:r w:rsidR="00470D94" w:rsidRPr="00E5273B">
        <w:rPr>
          <w:rFonts w:ascii="Arial" w:hAnsi="Arial" w:cs="Arial"/>
          <w:sz w:val="20"/>
          <w:szCs w:val="20"/>
        </w:rPr>
        <w:t xml:space="preserve">John </w:t>
      </w:r>
      <w:r w:rsidR="003C09D0" w:rsidRPr="00E5273B">
        <w:rPr>
          <w:rFonts w:ascii="Arial" w:hAnsi="Arial" w:cs="Arial"/>
          <w:sz w:val="20"/>
          <w:szCs w:val="20"/>
        </w:rPr>
        <w:t xml:space="preserve">H. </w:t>
      </w:r>
      <w:r w:rsidR="00470D94" w:rsidRPr="00E5273B">
        <w:rPr>
          <w:rFonts w:ascii="Arial" w:hAnsi="Arial" w:cs="Arial"/>
          <w:sz w:val="20"/>
          <w:szCs w:val="20"/>
        </w:rPr>
        <w:t>Lockhart</w:t>
      </w:r>
      <w:r w:rsidR="00470D94" w:rsidRPr="00E5273B">
        <w:rPr>
          <w:rFonts w:ascii="Arial" w:hAnsi="Arial" w:cs="Arial"/>
          <w:sz w:val="20"/>
          <w:szCs w:val="20"/>
          <w:vertAlign w:val="superscript"/>
        </w:rPr>
        <w:t>1</w:t>
      </w:r>
      <w:r w:rsidR="00470D94" w:rsidRPr="00E5273B">
        <w:rPr>
          <w:rFonts w:ascii="Arial" w:hAnsi="Arial" w:cs="Arial"/>
          <w:sz w:val="20"/>
          <w:szCs w:val="20"/>
        </w:rPr>
        <w:t xml:space="preserve">, </w:t>
      </w:r>
      <w:r w:rsidR="00F24497" w:rsidRPr="00E5273B">
        <w:rPr>
          <w:rFonts w:ascii="Arial" w:hAnsi="Arial" w:cs="Arial"/>
          <w:sz w:val="20"/>
          <w:szCs w:val="20"/>
        </w:rPr>
        <w:t>Marco Napoli</w:t>
      </w:r>
      <w:r w:rsidR="00F24497" w:rsidRPr="00E5273B">
        <w:rPr>
          <w:rFonts w:ascii="Arial" w:hAnsi="Arial" w:cs="Arial"/>
          <w:sz w:val="20"/>
          <w:szCs w:val="20"/>
          <w:vertAlign w:val="superscript"/>
        </w:rPr>
        <w:t>1</w:t>
      </w:r>
      <w:r w:rsidR="00F24497" w:rsidRPr="00E5273B">
        <w:rPr>
          <w:rFonts w:ascii="Arial" w:hAnsi="Arial" w:cs="Arial"/>
          <w:sz w:val="20"/>
          <w:szCs w:val="20"/>
        </w:rPr>
        <w:t xml:space="preserve">, </w:t>
      </w:r>
      <w:r w:rsidR="00BC3E27" w:rsidRPr="00E5273B">
        <w:rPr>
          <w:rFonts w:ascii="Arial" w:hAnsi="Arial" w:cs="Arial"/>
          <w:sz w:val="20"/>
          <w:szCs w:val="20"/>
        </w:rPr>
        <w:t>Isha Godwin</w:t>
      </w:r>
      <w:r w:rsidR="00BC3E27" w:rsidRPr="00E5273B">
        <w:rPr>
          <w:rFonts w:ascii="Arial" w:hAnsi="Arial" w:cs="Arial"/>
          <w:sz w:val="20"/>
          <w:szCs w:val="20"/>
          <w:vertAlign w:val="superscript"/>
        </w:rPr>
        <w:t>5</w:t>
      </w:r>
      <w:r w:rsidR="00BC3E27" w:rsidRPr="00E5273B">
        <w:rPr>
          <w:rFonts w:ascii="Arial" w:hAnsi="Arial" w:cs="Arial"/>
          <w:sz w:val="20"/>
          <w:szCs w:val="20"/>
        </w:rPr>
        <w:t xml:space="preserve">, </w:t>
      </w:r>
      <w:r w:rsidR="00BC3E27" w:rsidRPr="00E5273B">
        <w:rPr>
          <w:rFonts w:ascii="Arial" w:hAnsi="Arial" w:cs="Arial"/>
          <w:color w:val="000000" w:themeColor="text1"/>
          <w:sz w:val="20"/>
          <w:szCs w:val="20"/>
        </w:rPr>
        <w:t>Michelle A. Reiser</w:t>
      </w:r>
      <w:r w:rsidR="00BC3E27" w:rsidRPr="00E5273B">
        <w:rPr>
          <w:rFonts w:ascii="Arial" w:hAnsi="Arial" w:cs="Arial"/>
          <w:color w:val="000000" w:themeColor="text1"/>
          <w:sz w:val="20"/>
          <w:szCs w:val="20"/>
          <w:vertAlign w:val="superscript"/>
        </w:rPr>
        <w:t>1</w:t>
      </w:r>
      <w:r w:rsidR="005B55B2" w:rsidRPr="00E5273B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DB4936" w:rsidRPr="00E5273B">
        <w:rPr>
          <w:rFonts w:ascii="Arial" w:hAnsi="Arial" w:cs="Arial"/>
          <w:sz w:val="20"/>
          <w:szCs w:val="20"/>
        </w:rPr>
        <w:t>Ling</w:t>
      </w:r>
      <w:r w:rsidR="00D66FBA" w:rsidRPr="00E5273B">
        <w:rPr>
          <w:rFonts w:ascii="Arial" w:hAnsi="Arial" w:cs="Arial"/>
          <w:sz w:val="20"/>
          <w:szCs w:val="20"/>
        </w:rPr>
        <w:t xml:space="preserve"> Cen</w:t>
      </w:r>
      <w:r w:rsidR="00D66FBA" w:rsidRPr="00E5273B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="005B55B2" w:rsidRPr="00E5273B">
        <w:rPr>
          <w:rFonts w:ascii="Arial" w:hAnsi="Arial" w:cs="Arial"/>
          <w:sz w:val="20"/>
          <w:szCs w:val="20"/>
        </w:rPr>
        <w:t xml:space="preserve">, </w:t>
      </w:r>
      <w:r w:rsidR="00117803" w:rsidRPr="00E5273B">
        <w:rPr>
          <w:rFonts w:ascii="Arial" w:hAnsi="Arial" w:cs="Arial"/>
          <w:sz w:val="20"/>
          <w:szCs w:val="20"/>
        </w:rPr>
        <w:t>Xiaoxian Liu</w:t>
      </w:r>
      <w:r w:rsidR="00117803" w:rsidRPr="00E5273B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="00117803" w:rsidRPr="00E5273B">
        <w:rPr>
          <w:rFonts w:ascii="Arial" w:hAnsi="Arial" w:cs="Arial"/>
          <w:sz w:val="20"/>
          <w:szCs w:val="20"/>
        </w:rPr>
        <w:t xml:space="preserve">, </w:t>
      </w:r>
      <w:r w:rsidR="00DB4936" w:rsidRPr="00E5273B">
        <w:rPr>
          <w:rFonts w:ascii="Arial" w:hAnsi="Arial" w:cs="Arial"/>
          <w:sz w:val="20"/>
          <w:szCs w:val="20"/>
        </w:rPr>
        <w:t>Sean</w:t>
      </w:r>
      <w:r w:rsidR="00C40027" w:rsidRPr="00E5273B">
        <w:rPr>
          <w:rFonts w:ascii="Arial" w:hAnsi="Arial" w:cs="Arial"/>
          <w:sz w:val="20"/>
          <w:szCs w:val="20"/>
        </w:rPr>
        <w:t xml:space="preserve"> J. Yoder</w:t>
      </w:r>
      <w:r w:rsidR="004417CE" w:rsidRPr="00E5273B">
        <w:rPr>
          <w:rFonts w:ascii="Arial" w:hAnsi="Arial" w:cs="Arial"/>
          <w:color w:val="000000" w:themeColor="text1"/>
          <w:sz w:val="20"/>
          <w:szCs w:val="20"/>
          <w:vertAlign w:val="superscript"/>
        </w:rPr>
        <w:t>7</w:t>
      </w:r>
      <w:r w:rsidR="00C40027" w:rsidRPr="00E5273B">
        <w:rPr>
          <w:rFonts w:ascii="Arial" w:hAnsi="Arial" w:cs="Arial"/>
          <w:sz w:val="20"/>
          <w:szCs w:val="20"/>
        </w:rPr>
        <w:t xml:space="preserve">, </w:t>
      </w:r>
      <w:r w:rsidR="004417CE" w:rsidRPr="00E5273B">
        <w:rPr>
          <w:rFonts w:ascii="Arial" w:hAnsi="Arial" w:cs="Arial"/>
          <w:sz w:val="20"/>
          <w:szCs w:val="20"/>
        </w:rPr>
        <w:t>Tania E. Mesa</w:t>
      </w:r>
      <w:r w:rsidR="004417CE" w:rsidRPr="00E5273B">
        <w:rPr>
          <w:rFonts w:ascii="Arial" w:hAnsi="Arial" w:cs="Arial"/>
          <w:color w:val="000000" w:themeColor="text1"/>
          <w:sz w:val="20"/>
          <w:szCs w:val="20"/>
          <w:vertAlign w:val="superscript"/>
        </w:rPr>
        <w:t>7</w:t>
      </w:r>
      <w:r w:rsidR="00C40027" w:rsidRPr="00E5273B">
        <w:rPr>
          <w:rFonts w:ascii="Arial" w:hAnsi="Arial" w:cs="Arial"/>
          <w:sz w:val="20"/>
          <w:szCs w:val="20"/>
        </w:rPr>
        <w:t xml:space="preserve">, </w:t>
      </w:r>
      <w:r w:rsidRPr="00E5273B">
        <w:rPr>
          <w:rFonts w:ascii="Arial" w:hAnsi="Arial" w:cs="Arial"/>
          <w:sz w:val="20"/>
          <w:szCs w:val="20"/>
        </w:rPr>
        <w:t>Elsa R. Flores</w:t>
      </w:r>
      <w:r w:rsidR="00C550B7" w:rsidRPr="00E5273B">
        <w:rPr>
          <w:rFonts w:ascii="Arial" w:hAnsi="Arial" w:cs="Arial"/>
          <w:sz w:val="20"/>
          <w:szCs w:val="20"/>
          <w:vertAlign w:val="superscript"/>
        </w:rPr>
        <w:t>1,</w:t>
      </w:r>
      <w:r w:rsidRPr="00E5273B">
        <w:rPr>
          <w:rFonts w:ascii="Arial" w:hAnsi="Arial" w:cs="Arial"/>
          <w:sz w:val="20"/>
          <w:szCs w:val="20"/>
          <w:vertAlign w:val="superscript"/>
        </w:rPr>
        <w:t>3</w:t>
      </w:r>
      <w:r w:rsidRPr="00E5273B">
        <w:rPr>
          <w:rFonts w:ascii="Arial" w:hAnsi="Arial" w:cs="Arial"/>
          <w:sz w:val="20"/>
          <w:szCs w:val="20"/>
        </w:rPr>
        <w:t>, and Andrew S. Brohl</w:t>
      </w:r>
      <w:r w:rsidR="00C550B7" w:rsidRPr="00E5273B">
        <w:rPr>
          <w:rFonts w:ascii="Arial" w:hAnsi="Arial" w:cs="Arial"/>
          <w:sz w:val="20"/>
          <w:szCs w:val="20"/>
          <w:vertAlign w:val="superscript"/>
        </w:rPr>
        <w:t>2,</w:t>
      </w:r>
      <w:r w:rsidR="00807E1D" w:rsidRPr="00E5273B">
        <w:rPr>
          <w:rFonts w:ascii="Arial" w:hAnsi="Arial" w:cs="Arial"/>
          <w:sz w:val="20"/>
          <w:szCs w:val="20"/>
          <w:vertAlign w:val="superscript"/>
        </w:rPr>
        <w:t>4</w:t>
      </w:r>
      <w:r w:rsidR="00627334" w:rsidRPr="00E5273B">
        <w:rPr>
          <w:rFonts w:ascii="Arial" w:hAnsi="Arial" w:cs="Arial"/>
          <w:sz w:val="20"/>
          <w:szCs w:val="20"/>
          <w:vertAlign w:val="superscript"/>
        </w:rPr>
        <w:t>,</w:t>
      </w:r>
      <w:r w:rsidRPr="00E5273B">
        <w:rPr>
          <w:rFonts w:ascii="Arial" w:hAnsi="Arial" w:cs="Arial"/>
          <w:sz w:val="20"/>
          <w:szCs w:val="20"/>
          <w:vertAlign w:val="superscript"/>
        </w:rPr>
        <w:t>*</w:t>
      </w:r>
    </w:p>
    <w:p w14:paraId="260A466A" w14:textId="3E79245E" w:rsidR="005B5619" w:rsidRPr="00E5273B" w:rsidRDefault="005B5619" w:rsidP="007B78C1">
      <w:pPr>
        <w:spacing w:line="240" w:lineRule="auto"/>
        <w:rPr>
          <w:rFonts w:ascii="Arial" w:hAnsi="Arial" w:cs="Arial"/>
          <w:b/>
        </w:rPr>
      </w:pPr>
    </w:p>
    <w:p w14:paraId="36613542" w14:textId="16CBE87A" w:rsidR="00B37313" w:rsidRPr="00E5273B" w:rsidRDefault="00DD3256" w:rsidP="00B37313">
      <w:pPr>
        <w:spacing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</w:t>
      </w:r>
      <w:r w:rsidR="00B37313" w:rsidRPr="00E5273B">
        <w:rPr>
          <w:rFonts w:ascii="Arial" w:hAnsi="Arial" w:cs="Arial"/>
          <w:b/>
        </w:rPr>
        <w:t>igure legend</w:t>
      </w:r>
    </w:p>
    <w:p w14:paraId="4A44F167" w14:textId="77745505" w:rsidR="00B37313" w:rsidRPr="00E5273B" w:rsidRDefault="00B37313" w:rsidP="00B37313">
      <w:pPr>
        <w:spacing w:line="240" w:lineRule="auto"/>
        <w:jc w:val="both"/>
        <w:rPr>
          <w:rFonts w:ascii="Arial" w:hAnsi="Arial" w:cs="Arial"/>
          <w:b/>
        </w:rPr>
      </w:pPr>
      <w:r w:rsidRPr="00E5273B">
        <w:rPr>
          <w:rFonts w:ascii="Arial" w:hAnsi="Arial" w:cs="Arial"/>
          <w:b/>
        </w:rPr>
        <w:t xml:space="preserve">Figure </w:t>
      </w:r>
      <w:r w:rsidR="00DD3256">
        <w:rPr>
          <w:rFonts w:ascii="Arial" w:hAnsi="Arial" w:cs="Arial"/>
          <w:b/>
        </w:rPr>
        <w:t>S</w:t>
      </w:r>
      <w:r w:rsidRPr="00E5273B">
        <w:rPr>
          <w:rFonts w:ascii="Arial" w:hAnsi="Arial" w:cs="Arial"/>
          <w:b/>
        </w:rPr>
        <w:t>1.</w:t>
      </w:r>
      <w:r w:rsidRPr="00E5273B">
        <w:rPr>
          <w:rFonts w:ascii="Arial" w:hAnsi="Arial" w:cs="Arial"/>
          <w:b/>
        </w:rPr>
        <w:tab/>
      </w:r>
      <w:r w:rsidR="00D0712C" w:rsidRPr="00E5273B">
        <w:rPr>
          <w:rFonts w:ascii="Arial" w:hAnsi="Arial" w:cs="Arial"/>
          <w:b/>
        </w:rPr>
        <w:t xml:space="preserve">CEBPB-LAP promotes the mitochondrial ETC system to boost the metabolic phenotypic alterations </w:t>
      </w:r>
      <w:r w:rsidR="00D01BD3" w:rsidRPr="00E5273B">
        <w:rPr>
          <w:rFonts w:ascii="Arial" w:hAnsi="Arial" w:cs="Arial"/>
          <w:b/>
        </w:rPr>
        <w:t>in</w:t>
      </w:r>
      <w:r w:rsidR="00D0712C" w:rsidRPr="00E5273B">
        <w:rPr>
          <w:rFonts w:ascii="Arial" w:hAnsi="Arial" w:cs="Arial"/>
          <w:b/>
        </w:rPr>
        <w:t xml:space="preserve"> mitochondria a</w:t>
      </w:r>
      <w:r w:rsidR="00D01BD3" w:rsidRPr="00E5273B">
        <w:rPr>
          <w:rFonts w:ascii="Arial" w:hAnsi="Arial" w:cs="Arial"/>
          <w:b/>
        </w:rPr>
        <w:t>t</w:t>
      </w:r>
      <w:r w:rsidR="00D0712C" w:rsidRPr="00E5273B">
        <w:rPr>
          <w:rFonts w:ascii="Arial" w:hAnsi="Arial" w:cs="Arial"/>
          <w:b/>
        </w:rPr>
        <w:t xml:space="preserve"> </w:t>
      </w:r>
      <w:r w:rsidR="00283918" w:rsidRPr="00E5273B">
        <w:rPr>
          <w:rFonts w:ascii="Arial" w:hAnsi="Arial" w:cs="Arial"/>
          <w:b/>
        </w:rPr>
        <w:t xml:space="preserve">the </w:t>
      </w:r>
      <w:r w:rsidR="00D0712C" w:rsidRPr="00E5273B">
        <w:rPr>
          <w:rFonts w:ascii="Arial" w:hAnsi="Arial" w:cs="Arial"/>
          <w:b/>
        </w:rPr>
        <w:t>podosomal belt level</w:t>
      </w:r>
    </w:p>
    <w:p w14:paraId="5E034D47" w14:textId="37B95A32" w:rsidR="00066E71" w:rsidRPr="00066E71" w:rsidRDefault="00DD3256" w:rsidP="00066E71">
      <w:pPr>
        <w:pStyle w:val="ListParagraph"/>
        <w:numPr>
          <w:ilvl w:val="0"/>
          <w:numId w:val="5"/>
        </w:numPr>
        <w:spacing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</w:t>
      </w:r>
      <w:r w:rsidRPr="00E5273B">
        <w:rPr>
          <w:rFonts w:ascii="Arial" w:hAnsi="Arial" w:cs="Arial"/>
        </w:rPr>
        <w:t>ntegrated TCGA-LIHC RNA-seq data</w:t>
      </w:r>
      <w:r>
        <w:rPr>
          <w:rFonts w:ascii="Arial" w:hAnsi="Arial" w:cs="Arial"/>
        </w:rPr>
        <w:t xml:space="preserve"> (clustered into iClusters-1-3)</w:t>
      </w:r>
      <w:r w:rsidR="009460AF">
        <w:rPr>
          <w:rFonts w:ascii="Arial" w:hAnsi="Arial" w:cs="Arial"/>
        </w:rPr>
        <w:fldChar w:fldCharType="begin">
          <w:fldData xml:space="preserve">PEVuZE5vdGU+PENpdGU+PEF1dGhvcj5DYW5jZXIgR2Vub21lIEF0bGFzIFJlc2VhcmNoIE5ldHdv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</w:fldData>
        </w:fldChar>
      </w:r>
      <w:r w:rsidR="009460AF">
        <w:rPr>
          <w:rFonts w:ascii="Arial" w:hAnsi="Arial" w:cs="Arial"/>
        </w:rPr>
        <w:instrText xml:space="preserve"> ADDIN EN.CITE </w:instrText>
      </w:r>
      <w:r w:rsidR="009460AF">
        <w:rPr>
          <w:rFonts w:ascii="Arial" w:hAnsi="Arial" w:cs="Arial"/>
        </w:rPr>
        <w:fldChar w:fldCharType="begin">
          <w:fldData xml:space="preserve">PEVuZE5vdGU+PENpdGU+PEF1dGhvcj5DYW5jZXIgR2Vub21lIEF0bGFzIFJlc2VhcmNoIE5ldHdv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</w:fldData>
        </w:fldChar>
      </w:r>
      <w:r w:rsidR="009460AF">
        <w:rPr>
          <w:rFonts w:ascii="Arial" w:hAnsi="Arial" w:cs="Arial"/>
        </w:rPr>
        <w:instrText xml:space="preserve"> ADDIN EN.CITE.DATA </w:instrText>
      </w:r>
      <w:r w:rsidR="009460AF">
        <w:rPr>
          <w:rFonts w:ascii="Arial" w:hAnsi="Arial" w:cs="Arial"/>
        </w:rPr>
      </w:r>
      <w:r w:rsidR="009460AF">
        <w:rPr>
          <w:rFonts w:ascii="Arial" w:hAnsi="Arial" w:cs="Arial"/>
        </w:rPr>
        <w:fldChar w:fldCharType="end"/>
      </w:r>
      <w:r w:rsidR="009460AF">
        <w:rPr>
          <w:rFonts w:ascii="Arial" w:hAnsi="Arial" w:cs="Arial"/>
        </w:rPr>
        <w:fldChar w:fldCharType="separate"/>
      </w:r>
      <w:r w:rsidR="009460AF">
        <w:rPr>
          <w:rFonts w:ascii="Arial" w:hAnsi="Arial" w:cs="Arial"/>
          <w:noProof/>
        </w:rPr>
        <w:t>(Cancer Genome Atlas Research Network. Electronic address and Cancer Genome Atlas Research, 2017)</w:t>
      </w:r>
      <w:r w:rsidR="009460AF">
        <w:rPr>
          <w:rFonts w:ascii="Arial" w:hAnsi="Arial" w:cs="Arial"/>
        </w:rPr>
        <w:fldChar w:fldCharType="end"/>
      </w:r>
      <w:r w:rsidRPr="00E5273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as</w:t>
      </w:r>
      <w:r w:rsidRPr="00E5273B">
        <w:rPr>
          <w:rFonts w:ascii="Arial" w:hAnsi="Arial" w:cs="Arial"/>
        </w:rPr>
        <w:t xml:space="preserve"> classif</w:t>
      </w:r>
      <w:r>
        <w:rPr>
          <w:rFonts w:ascii="Arial" w:hAnsi="Arial" w:cs="Arial"/>
        </w:rPr>
        <w:t>ied into</w:t>
      </w:r>
      <w:r w:rsidRPr="00E5273B">
        <w:rPr>
          <w:rFonts w:ascii="Arial" w:hAnsi="Arial" w:cs="Arial"/>
        </w:rPr>
        <w:t xml:space="preserve"> CEBPB</w:t>
      </w:r>
      <w:r w:rsidRPr="00E5273B">
        <w:rPr>
          <w:rFonts w:ascii="Arial" w:hAnsi="Arial" w:cs="Arial"/>
          <w:vertAlign w:val="superscript"/>
        </w:rPr>
        <w:t>High</w:t>
      </w:r>
      <w:r w:rsidRPr="00E5273B">
        <w:rPr>
          <w:rFonts w:ascii="Arial" w:hAnsi="Arial" w:cs="Arial"/>
        </w:rPr>
        <w:t xml:space="preserve"> versus CEBPB</w:t>
      </w:r>
      <w:r w:rsidRPr="00E5273B">
        <w:rPr>
          <w:rFonts w:ascii="Arial" w:hAnsi="Arial" w:cs="Arial"/>
          <w:vertAlign w:val="superscript"/>
        </w:rPr>
        <w:t>Low</w:t>
      </w:r>
      <w:r w:rsidRPr="00E5273B">
        <w:rPr>
          <w:rFonts w:ascii="Arial" w:hAnsi="Arial" w:cs="Arial"/>
        </w:rPr>
        <w:t xml:space="preserve"> groups</w:t>
      </w:r>
      <w:r w:rsidR="003B3AB9" w:rsidRPr="00066E71">
        <w:rPr>
          <w:rFonts w:ascii="Arial" w:hAnsi="Arial" w:cs="Arial"/>
        </w:rPr>
        <w:t xml:space="preserve">. </w:t>
      </w:r>
    </w:p>
    <w:p w14:paraId="3F37E9A7" w14:textId="4B88F7A0" w:rsidR="00066E71" w:rsidRPr="00066E71" w:rsidRDefault="00DD3256" w:rsidP="00066E71">
      <w:pPr>
        <w:pStyle w:val="ListParagraph"/>
        <w:numPr>
          <w:ilvl w:val="0"/>
          <w:numId w:val="5"/>
        </w:numPr>
        <w:spacing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Relative expression of CEBPB-LAP versus CEBPB-LIP isoforms in </w:t>
      </w:r>
      <w:r w:rsidRPr="00E5273B">
        <w:rPr>
          <w:rFonts w:ascii="Arial" w:hAnsi="Arial" w:cs="Arial"/>
        </w:rPr>
        <w:t>CEBPB</w:t>
      </w:r>
      <w:r w:rsidRPr="00E5273B">
        <w:rPr>
          <w:rFonts w:ascii="Arial" w:hAnsi="Arial" w:cs="Arial"/>
          <w:vertAlign w:val="superscript"/>
        </w:rPr>
        <w:t>High</w:t>
      </w:r>
      <w:r w:rsidRPr="00E5273B">
        <w:rPr>
          <w:rFonts w:ascii="Arial" w:hAnsi="Arial" w:cs="Arial"/>
        </w:rPr>
        <w:t xml:space="preserve"> versus CEBPB</w:t>
      </w:r>
      <w:r w:rsidRPr="00E5273B">
        <w:rPr>
          <w:rFonts w:ascii="Arial" w:hAnsi="Arial" w:cs="Arial"/>
          <w:vertAlign w:val="superscript"/>
        </w:rPr>
        <w:t>Low</w:t>
      </w:r>
      <w:r w:rsidRPr="00E5273B">
        <w:rPr>
          <w:rFonts w:ascii="Arial" w:hAnsi="Arial" w:cs="Arial"/>
        </w:rPr>
        <w:t xml:space="preserve"> groups</w:t>
      </w:r>
      <w:r>
        <w:rPr>
          <w:rFonts w:ascii="Arial" w:hAnsi="Arial" w:cs="Arial"/>
        </w:rPr>
        <w:t xml:space="preserve"> (</w:t>
      </w:r>
      <w:r w:rsidRPr="00E5273B">
        <w:rPr>
          <w:rFonts w:ascii="Arial" w:hAnsi="Arial" w:cs="Arial"/>
        </w:rPr>
        <w:t>TCGA-LIHC RNA-seq</w:t>
      </w:r>
      <w:r>
        <w:rPr>
          <w:rFonts w:ascii="Arial" w:hAnsi="Arial" w:cs="Arial"/>
        </w:rPr>
        <w:t>)</w:t>
      </w:r>
      <w:r w:rsidR="006B0DC6" w:rsidRPr="00066E71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Note the relative abundance of LAP isoform in </w:t>
      </w:r>
      <w:r w:rsidRPr="00E5273B">
        <w:rPr>
          <w:rFonts w:ascii="Arial" w:hAnsi="Arial" w:cs="Arial"/>
        </w:rPr>
        <w:t>CEBPB</w:t>
      </w:r>
      <w:r w:rsidRPr="00E5273B">
        <w:rPr>
          <w:rFonts w:ascii="Arial" w:hAnsi="Arial" w:cs="Arial"/>
          <w:vertAlign w:val="superscript"/>
        </w:rPr>
        <w:t>High</w:t>
      </w:r>
      <w:r>
        <w:rPr>
          <w:rFonts w:ascii="Arial" w:hAnsi="Arial" w:cs="Arial"/>
        </w:rPr>
        <w:t xml:space="preserve"> group.</w:t>
      </w:r>
      <w:r w:rsidR="003B3AB9" w:rsidRPr="00066E71">
        <w:rPr>
          <w:rFonts w:ascii="Arial" w:hAnsi="Arial" w:cs="Arial"/>
          <w:b/>
        </w:rPr>
        <w:t xml:space="preserve"> </w:t>
      </w:r>
    </w:p>
    <w:p w14:paraId="5811939D" w14:textId="54D8EFF9" w:rsidR="00066E71" w:rsidRPr="00066E71" w:rsidRDefault="004E4281" w:rsidP="00066E71">
      <w:pPr>
        <w:pStyle w:val="ListParagraph"/>
        <w:numPr>
          <w:ilvl w:val="0"/>
          <w:numId w:val="5"/>
        </w:numPr>
        <w:spacing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Whole g</w:t>
      </w:r>
      <w:r w:rsidR="006B0DC6" w:rsidRPr="00066E71">
        <w:rPr>
          <w:rFonts w:ascii="Arial" w:hAnsi="Arial" w:cs="Arial"/>
        </w:rPr>
        <w:t>enom</w:t>
      </w:r>
      <w:r>
        <w:rPr>
          <w:rFonts w:ascii="Arial" w:hAnsi="Arial" w:cs="Arial"/>
        </w:rPr>
        <w:t xml:space="preserve">e copy number </w:t>
      </w:r>
      <w:r w:rsidR="009460AF">
        <w:rPr>
          <w:rFonts w:ascii="Arial" w:hAnsi="Arial" w:cs="Arial"/>
        </w:rPr>
        <w:t xml:space="preserve">alterations in </w:t>
      </w:r>
      <w:r w:rsidR="009460AF" w:rsidRPr="00E5273B">
        <w:rPr>
          <w:rFonts w:ascii="Arial" w:hAnsi="Arial" w:cs="Arial"/>
        </w:rPr>
        <w:t>CEBPB</w:t>
      </w:r>
      <w:r w:rsidR="009460AF" w:rsidRPr="00E5273B">
        <w:rPr>
          <w:rFonts w:ascii="Arial" w:hAnsi="Arial" w:cs="Arial"/>
          <w:vertAlign w:val="superscript"/>
        </w:rPr>
        <w:t>High</w:t>
      </w:r>
      <w:r w:rsidR="009460AF" w:rsidRPr="00E5273B">
        <w:rPr>
          <w:rFonts w:ascii="Arial" w:hAnsi="Arial" w:cs="Arial"/>
        </w:rPr>
        <w:t xml:space="preserve"> versus CEBPB</w:t>
      </w:r>
      <w:r w:rsidR="009460AF" w:rsidRPr="00E5273B">
        <w:rPr>
          <w:rFonts w:ascii="Arial" w:hAnsi="Arial" w:cs="Arial"/>
          <w:vertAlign w:val="superscript"/>
        </w:rPr>
        <w:t>Low</w:t>
      </w:r>
      <w:r w:rsidR="009460AF" w:rsidRPr="00E5273B">
        <w:rPr>
          <w:rFonts w:ascii="Arial" w:hAnsi="Arial" w:cs="Arial"/>
        </w:rPr>
        <w:t xml:space="preserve"> groups</w:t>
      </w:r>
      <w:r w:rsidR="009460AF">
        <w:rPr>
          <w:rFonts w:ascii="Arial" w:hAnsi="Arial" w:cs="Arial"/>
        </w:rPr>
        <w:t xml:space="preserve"> evaluated through cBioportal platform. Default color code applies.</w:t>
      </w:r>
      <w:r w:rsidR="006B0DC6" w:rsidRPr="00066E71">
        <w:rPr>
          <w:rFonts w:ascii="Arial" w:hAnsi="Arial" w:cs="Arial"/>
        </w:rPr>
        <w:t xml:space="preserve"> </w:t>
      </w:r>
    </w:p>
    <w:p w14:paraId="1B8D202A" w14:textId="0F4990EA" w:rsidR="009460AF" w:rsidRDefault="009460AF" w:rsidP="009460AF">
      <w:pPr>
        <w:pStyle w:val="ListParagraph"/>
        <w:numPr>
          <w:ilvl w:val="0"/>
          <w:numId w:val="5"/>
        </w:numPr>
        <w:spacing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hromosome-8q</w:t>
      </w:r>
      <w:r>
        <w:rPr>
          <w:rFonts w:ascii="Arial" w:hAnsi="Arial" w:cs="Arial"/>
        </w:rPr>
        <w:t xml:space="preserve"> copy number alterations in </w:t>
      </w:r>
      <w:r w:rsidRPr="00E5273B">
        <w:rPr>
          <w:rFonts w:ascii="Arial" w:hAnsi="Arial" w:cs="Arial"/>
        </w:rPr>
        <w:t>CEBPB</w:t>
      </w:r>
      <w:r w:rsidRPr="00E5273B">
        <w:rPr>
          <w:rFonts w:ascii="Arial" w:hAnsi="Arial" w:cs="Arial"/>
          <w:vertAlign w:val="superscript"/>
        </w:rPr>
        <w:t>High</w:t>
      </w:r>
      <w:r w:rsidRPr="00E5273B">
        <w:rPr>
          <w:rFonts w:ascii="Arial" w:hAnsi="Arial" w:cs="Arial"/>
        </w:rPr>
        <w:t xml:space="preserve"> versus CEBPB</w:t>
      </w:r>
      <w:r w:rsidRPr="00E5273B">
        <w:rPr>
          <w:rFonts w:ascii="Arial" w:hAnsi="Arial" w:cs="Arial"/>
          <w:vertAlign w:val="superscript"/>
        </w:rPr>
        <w:t>Low</w:t>
      </w:r>
      <w:r w:rsidRPr="00E5273B">
        <w:rPr>
          <w:rFonts w:ascii="Arial" w:hAnsi="Arial" w:cs="Arial"/>
        </w:rPr>
        <w:t xml:space="preserve"> groups</w:t>
      </w:r>
      <w:r>
        <w:rPr>
          <w:rFonts w:ascii="Arial" w:hAnsi="Arial" w:cs="Arial"/>
        </w:rPr>
        <w:t xml:space="preserve"> evaluated through cBioportal platform. Default color code applies.</w:t>
      </w:r>
      <w:r w:rsidRPr="00066E71">
        <w:rPr>
          <w:rFonts w:ascii="Arial" w:hAnsi="Arial" w:cs="Arial"/>
        </w:rPr>
        <w:t xml:space="preserve"> </w:t>
      </w:r>
    </w:p>
    <w:p w14:paraId="68F63EC1" w14:textId="0D786514" w:rsidR="009460AF" w:rsidRPr="009460AF" w:rsidRDefault="009460AF" w:rsidP="009460AF">
      <w:pPr>
        <w:spacing w:line="240" w:lineRule="auto"/>
        <w:jc w:val="both"/>
        <w:rPr>
          <w:rFonts w:ascii="Arial" w:hAnsi="Arial" w:cs="Arial"/>
          <w:b/>
          <w:bCs/>
        </w:rPr>
      </w:pPr>
      <w:r w:rsidRPr="009460AF">
        <w:rPr>
          <w:rFonts w:ascii="Arial" w:hAnsi="Arial" w:cs="Arial"/>
          <w:b/>
          <w:bCs/>
        </w:rPr>
        <w:t>Supplementary reference</w:t>
      </w:r>
    </w:p>
    <w:p w14:paraId="30AF05C0" w14:textId="77777777" w:rsidR="009460AF" w:rsidRPr="009460AF" w:rsidRDefault="00DD3256" w:rsidP="009460AF">
      <w:pPr>
        <w:pStyle w:val="EndNoteBibliography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9460AF" w:rsidRPr="009460AF">
        <w:t>Cancer Genome Atlas Research Network. Electronic address, w.b.e., and Cancer Genome Atlas Research, N. (2017). Comprehensive and Integrative Genomic Characterization of Hepatocellular Carcinoma. Cell</w:t>
      </w:r>
      <w:r w:rsidR="009460AF" w:rsidRPr="009460AF">
        <w:rPr>
          <w:i/>
        </w:rPr>
        <w:t xml:space="preserve"> 169</w:t>
      </w:r>
      <w:r w:rsidR="009460AF" w:rsidRPr="009460AF">
        <w:t>, 1327-1341 e1323.</w:t>
      </w:r>
    </w:p>
    <w:p w14:paraId="51EDE0BF" w14:textId="5CC5F0AD" w:rsidR="00B37313" w:rsidRPr="00066E71" w:rsidRDefault="00DD3256" w:rsidP="009460AF">
      <w:pPr>
        <w:pStyle w:val="ListParagrap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B37313" w:rsidRPr="00066E71" w:rsidSect="00C67B18">
      <w:footerReference w:type="default" r:id="rId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B5EEE78" w14:textId="77777777" w:rsidR="00537979" w:rsidRDefault="00537979" w:rsidP="00DC60A9">
      <w:pPr>
        <w:spacing w:after="0" w:line="240" w:lineRule="auto"/>
      </w:pPr>
      <w:r>
        <w:separator/>
      </w:r>
    </w:p>
  </w:endnote>
  <w:endnote w:type="continuationSeparator" w:id="0">
    <w:p w14:paraId="5F80E3BC" w14:textId="77777777" w:rsidR="00537979" w:rsidRDefault="00537979" w:rsidP="00DC60A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698808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06D69E" w14:textId="77777777" w:rsidR="00C53846" w:rsidRDefault="00C5384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419F0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7C641E45" w14:textId="77777777" w:rsidR="00C53846" w:rsidRDefault="00C5384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E70E1DB" w14:textId="77777777" w:rsidR="00537979" w:rsidRDefault="00537979" w:rsidP="00DC60A9">
      <w:pPr>
        <w:spacing w:after="0" w:line="240" w:lineRule="auto"/>
      </w:pPr>
      <w:r>
        <w:separator/>
      </w:r>
    </w:p>
  </w:footnote>
  <w:footnote w:type="continuationSeparator" w:id="0">
    <w:p w14:paraId="33FA1BEF" w14:textId="77777777" w:rsidR="00537979" w:rsidRDefault="00537979" w:rsidP="00DC60A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D52D59"/>
    <w:multiLevelType w:val="hybridMultilevel"/>
    <w:tmpl w:val="AB0803BA"/>
    <w:lvl w:ilvl="0" w:tplc="C7B88FE4">
      <w:start w:val="1"/>
      <w:numFmt w:val="upperLetter"/>
      <w:lvlText w:val="(%1)"/>
      <w:lvlJc w:val="left"/>
      <w:pPr>
        <w:ind w:left="744" w:hanging="384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1455F9"/>
    <w:multiLevelType w:val="hybridMultilevel"/>
    <w:tmpl w:val="BCA0D1F4"/>
    <w:lvl w:ilvl="0" w:tplc="EE26C380">
      <w:start w:val="1"/>
      <w:numFmt w:val="upperLetter"/>
      <w:lvlText w:val="(%1)"/>
      <w:lvlJc w:val="left"/>
      <w:pPr>
        <w:ind w:left="744" w:hanging="384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624036"/>
    <w:multiLevelType w:val="hybridMultilevel"/>
    <w:tmpl w:val="B0704052"/>
    <w:lvl w:ilvl="0" w:tplc="C0146C78">
      <w:start w:val="1"/>
      <w:numFmt w:val="upperLetter"/>
      <w:lvlText w:val="(%1)"/>
      <w:lvlJc w:val="left"/>
      <w:pPr>
        <w:ind w:left="768" w:hanging="408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A83A63"/>
    <w:multiLevelType w:val="hybridMultilevel"/>
    <w:tmpl w:val="647EAE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0E7D9E"/>
    <w:multiLevelType w:val="hybridMultilevel"/>
    <w:tmpl w:val="EB1896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3F83A46"/>
    <w:multiLevelType w:val="hybridMultilevel"/>
    <w:tmpl w:val="0E3ED9CE"/>
    <w:lvl w:ilvl="0" w:tplc="9468FDC4">
      <w:start w:val="1"/>
      <w:numFmt w:val="upperLetter"/>
      <w:lvlText w:val="(%1)"/>
      <w:lvlJc w:val="left"/>
      <w:pPr>
        <w:ind w:left="756" w:hanging="396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A5016F7"/>
    <w:multiLevelType w:val="hybridMultilevel"/>
    <w:tmpl w:val="B04255EE"/>
    <w:lvl w:ilvl="0" w:tplc="C22EF7CA">
      <w:start w:val="1"/>
      <w:numFmt w:val="upperLetter"/>
      <w:lvlText w:val="(%1)"/>
      <w:lvlJc w:val="left"/>
      <w:pPr>
        <w:ind w:left="804" w:hanging="444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0AD52B5"/>
    <w:multiLevelType w:val="hybridMultilevel"/>
    <w:tmpl w:val="C9507C2C"/>
    <w:lvl w:ilvl="0" w:tplc="4DC60E6C">
      <w:start w:val="1"/>
      <w:numFmt w:val="upperLetter"/>
      <w:lvlText w:val="(%1)"/>
      <w:lvlJc w:val="left"/>
      <w:pPr>
        <w:ind w:left="744" w:hanging="384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9F713D7"/>
    <w:multiLevelType w:val="hybridMultilevel"/>
    <w:tmpl w:val="979851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1833873"/>
    <w:multiLevelType w:val="hybridMultilevel"/>
    <w:tmpl w:val="869A51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2D0F0A"/>
    <w:multiLevelType w:val="hybridMultilevel"/>
    <w:tmpl w:val="CB343F88"/>
    <w:lvl w:ilvl="0" w:tplc="299EE09E">
      <w:start w:val="1"/>
      <w:numFmt w:val="upperLetter"/>
      <w:lvlText w:val="(%1)"/>
      <w:lvlJc w:val="left"/>
      <w:pPr>
        <w:ind w:left="732" w:hanging="372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99308363">
    <w:abstractNumId w:val="8"/>
  </w:num>
  <w:num w:numId="2" w16cid:durableId="729229036">
    <w:abstractNumId w:val="3"/>
  </w:num>
  <w:num w:numId="3" w16cid:durableId="1580167375">
    <w:abstractNumId w:val="4"/>
  </w:num>
  <w:num w:numId="4" w16cid:durableId="1514959216">
    <w:abstractNumId w:val="9"/>
  </w:num>
  <w:num w:numId="5" w16cid:durableId="1117137172">
    <w:abstractNumId w:val="10"/>
  </w:num>
  <w:num w:numId="6" w16cid:durableId="1664895463">
    <w:abstractNumId w:val="6"/>
  </w:num>
  <w:num w:numId="7" w16cid:durableId="1442073657">
    <w:abstractNumId w:val="0"/>
  </w:num>
  <w:num w:numId="8" w16cid:durableId="1384408354">
    <w:abstractNumId w:val="7"/>
  </w:num>
  <w:num w:numId="9" w16cid:durableId="448474471">
    <w:abstractNumId w:val="1"/>
  </w:num>
  <w:num w:numId="10" w16cid:durableId="1532453723">
    <w:abstractNumId w:val="2"/>
  </w:num>
  <w:num w:numId="11" w16cid:durableId="54965557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val="bestFit" w:percent="174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olecular 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saes5dx9dwf8evzanp925z0wvfp2pdprv5&quot;&gt;My EndNote Library&lt;record-ids&gt;&lt;item&gt;54271&lt;/item&gt;&lt;/record-ids&gt;&lt;/item&gt;&lt;/Libraries&gt;"/>
  </w:docVars>
  <w:rsids>
    <w:rsidRoot w:val="00CD1364"/>
    <w:rsid w:val="00000775"/>
    <w:rsid w:val="00000E6B"/>
    <w:rsid w:val="00001174"/>
    <w:rsid w:val="00001457"/>
    <w:rsid w:val="00002036"/>
    <w:rsid w:val="00003592"/>
    <w:rsid w:val="00003B57"/>
    <w:rsid w:val="00003FF8"/>
    <w:rsid w:val="000043B6"/>
    <w:rsid w:val="00006414"/>
    <w:rsid w:val="00006634"/>
    <w:rsid w:val="00010DFE"/>
    <w:rsid w:val="00010EBE"/>
    <w:rsid w:val="0001143B"/>
    <w:rsid w:val="00012B02"/>
    <w:rsid w:val="00013A59"/>
    <w:rsid w:val="000149D9"/>
    <w:rsid w:val="000168B7"/>
    <w:rsid w:val="0001734F"/>
    <w:rsid w:val="00017E1A"/>
    <w:rsid w:val="00017E9E"/>
    <w:rsid w:val="00017EBD"/>
    <w:rsid w:val="00020B8F"/>
    <w:rsid w:val="00020E58"/>
    <w:rsid w:val="000222E1"/>
    <w:rsid w:val="000223E3"/>
    <w:rsid w:val="0002381F"/>
    <w:rsid w:val="00023861"/>
    <w:rsid w:val="00023F1C"/>
    <w:rsid w:val="0002491D"/>
    <w:rsid w:val="00025617"/>
    <w:rsid w:val="0003017B"/>
    <w:rsid w:val="00030546"/>
    <w:rsid w:val="00030D91"/>
    <w:rsid w:val="000313F6"/>
    <w:rsid w:val="00031988"/>
    <w:rsid w:val="00032092"/>
    <w:rsid w:val="00032BC9"/>
    <w:rsid w:val="00033CF2"/>
    <w:rsid w:val="000350DF"/>
    <w:rsid w:val="0003636A"/>
    <w:rsid w:val="0003658E"/>
    <w:rsid w:val="000369E2"/>
    <w:rsid w:val="00042010"/>
    <w:rsid w:val="00042014"/>
    <w:rsid w:val="000426A0"/>
    <w:rsid w:val="00043084"/>
    <w:rsid w:val="00044712"/>
    <w:rsid w:val="00044734"/>
    <w:rsid w:val="0004494E"/>
    <w:rsid w:val="000462F9"/>
    <w:rsid w:val="00050800"/>
    <w:rsid w:val="00050CA1"/>
    <w:rsid w:val="0005257E"/>
    <w:rsid w:val="00053146"/>
    <w:rsid w:val="00055278"/>
    <w:rsid w:val="00055CD8"/>
    <w:rsid w:val="00056455"/>
    <w:rsid w:val="00057B37"/>
    <w:rsid w:val="00057E02"/>
    <w:rsid w:val="00061B14"/>
    <w:rsid w:val="000625F7"/>
    <w:rsid w:val="00062788"/>
    <w:rsid w:val="0006298A"/>
    <w:rsid w:val="00064201"/>
    <w:rsid w:val="00064AB9"/>
    <w:rsid w:val="00065D59"/>
    <w:rsid w:val="000664F7"/>
    <w:rsid w:val="00066E71"/>
    <w:rsid w:val="000717B5"/>
    <w:rsid w:val="00073461"/>
    <w:rsid w:val="000739E1"/>
    <w:rsid w:val="0007420B"/>
    <w:rsid w:val="00074D70"/>
    <w:rsid w:val="00075466"/>
    <w:rsid w:val="000757A5"/>
    <w:rsid w:val="0007589A"/>
    <w:rsid w:val="000811BA"/>
    <w:rsid w:val="0008133D"/>
    <w:rsid w:val="0008165E"/>
    <w:rsid w:val="00082769"/>
    <w:rsid w:val="000829F4"/>
    <w:rsid w:val="00082BD9"/>
    <w:rsid w:val="000830C2"/>
    <w:rsid w:val="00083A21"/>
    <w:rsid w:val="0008402F"/>
    <w:rsid w:val="00085704"/>
    <w:rsid w:val="000857F6"/>
    <w:rsid w:val="00090A12"/>
    <w:rsid w:val="00090AD7"/>
    <w:rsid w:val="00091165"/>
    <w:rsid w:val="00091A78"/>
    <w:rsid w:val="00091D4D"/>
    <w:rsid w:val="00092196"/>
    <w:rsid w:val="0009237B"/>
    <w:rsid w:val="00092811"/>
    <w:rsid w:val="00092DE8"/>
    <w:rsid w:val="00092E93"/>
    <w:rsid w:val="00093193"/>
    <w:rsid w:val="000934A5"/>
    <w:rsid w:val="000940BC"/>
    <w:rsid w:val="000943E7"/>
    <w:rsid w:val="0009454B"/>
    <w:rsid w:val="000945EA"/>
    <w:rsid w:val="0009502D"/>
    <w:rsid w:val="00096607"/>
    <w:rsid w:val="000976FC"/>
    <w:rsid w:val="00097FCB"/>
    <w:rsid w:val="000A0A7B"/>
    <w:rsid w:val="000A0C90"/>
    <w:rsid w:val="000A0DC4"/>
    <w:rsid w:val="000A133E"/>
    <w:rsid w:val="000A1E15"/>
    <w:rsid w:val="000A229E"/>
    <w:rsid w:val="000A2530"/>
    <w:rsid w:val="000A25F3"/>
    <w:rsid w:val="000A2B28"/>
    <w:rsid w:val="000A2B6F"/>
    <w:rsid w:val="000A3E67"/>
    <w:rsid w:val="000A4597"/>
    <w:rsid w:val="000A4A90"/>
    <w:rsid w:val="000A4E00"/>
    <w:rsid w:val="000A786D"/>
    <w:rsid w:val="000B06C5"/>
    <w:rsid w:val="000B1238"/>
    <w:rsid w:val="000B1685"/>
    <w:rsid w:val="000B1CAC"/>
    <w:rsid w:val="000B2068"/>
    <w:rsid w:val="000B226E"/>
    <w:rsid w:val="000B26BD"/>
    <w:rsid w:val="000B2FF1"/>
    <w:rsid w:val="000B3AB5"/>
    <w:rsid w:val="000B3C0C"/>
    <w:rsid w:val="000B3C48"/>
    <w:rsid w:val="000B57FC"/>
    <w:rsid w:val="000B5C91"/>
    <w:rsid w:val="000B5D04"/>
    <w:rsid w:val="000B7326"/>
    <w:rsid w:val="000B7594"/>
    <w:rsid w:val="000C10FD"/>
    <w:rsid w:val="000C250F"/>
    <w:rsid w:val="000C2878"/>
    <w:rsid w:val="000C35BB"/>
    <w:rsid w:val="000C389A"/>
    <w:rsid w:val="000C3A4B"/>
    <w:rsid w:val="000C4759"/>
    <w:rsid w:val="000C5F1B"/>
    <w:rsid w:val="000C686F"/>
    <w:rsid w:val="000C6D39"/>
    <w:rsid w:val="000C74CE"/>
    <w:rsid w:val="000D1ADB"/>
    <w:rsid w:val="000D2917"/>
    <w:rsid w:val="000D2A76"/>
    <w:rsid w:val="000D3521"/>
    <w:rsid w:val="000D3FE9"/>
    <w:rsid w:val="000D4319"/>
    <w:rsid w:val="000D4DCA"/>
    <w:rsid w:val="000D4E3B"/>
    <w:rsid w:val="000D6431"/>
    <w:rsid w:val="000D647C"/>
    <w:rsid w:val="000D6889"/>
    <w:rsid w:val="000D7A53"/>
    <w:rsid w:val="000E0230"/>
    <w:rsid w:val="000E13D3"/>
    <w:rsid w:val="000E2230"/>
    <w:rsid w:val="000E3232"/>
    <w:rsid w:val="000E39A3"/>
    <w:rsid w:val="000E3B3F"/>
    <w:rsid w:val="000E4B37"/>
    <w:rsid w:val="000E5A63"/>
    <w:rsid w:val="000E605D"/>
    <w:rsid w:val="000E62D0"/>
    <w:rsid w:val="000E69B9"/>
    <w:rsid w:val="000E6A47"/>
    <w:rsid w:val="000E7863"/>
    <w:rsid w:val="000F0F21"/>
    <w:rsid w:val="000F1717"/>
    <w:rsid w:val="000F289E"/>
    <w:rsid w:val="000F28DC"/>
    <w:rsid w:val="000F389E"/>
    <w:rsid w:val="000F3D15"/>
    <w:rsid w:val="000F4785"/>
    <w:rsid w:val="000F54CB"/>
    <w:rsid w:val="000F6600"/>
    <w:rsid w:val="000F7875"/>
    <w:rsid w:val="000F7970"/>
    <w:rsid w:val="000F7E8E"/>
    <w:rsid w:val="0010054C"/>
    <w:rsid w:val="00102483"/>
    <w:rsid w:val="001026A0"/>
    <w:rsid w:val="00102762"/>
    <w:rsid w:val="001028C4"/>
    <w:rsid w:val="001047EC"/>
    <w:rsid w:val="0010487E"/>
    <w:rsid w:val="00105965"/>
    <w:rsid w:val="00105D22"/>
    <w:rsid w:val="00110468"/>
    <w:rsid w:val="001106B0"/>
    <w:rsid w:val="00111783"/>
    <w:rsid w:val="00111F08"/>
    <w:rsid w:val="001120EE"/>
    <w:rsid w:val="001123BA"/>
    <w:rsid w:val="0011290A"/>
    <w:rsid w:val="001135C4"/>
    <w:rsid w:val="00114001"/>
    <w:rsid w:val="0011433E"/>
    <w:rsid w:val="00115264"/>
    <w:rsid w:val="00115BA7"/>
    <w:rsid w:val="00115D15"/>
    <w:rsid w:val="00117697"/>
    <w:rsid w:val="00117803"/>
    <w:rsid w:val="00120795"/>
    <w:rsid w:val="001208A3"/>
    <w:rsid w:val="0012187A"/>
    <w:rsid w:val="0012199C"/>
    <w:rsid w:val="001221F1"/>
    <w:rsid w:val="0012261E"/>
    <w:rsid w:val="00124768"/>
    <w:rsid w:val="00124A50"/>
    <w:rsid w:val="00124F66"/>
    <w:rsid w:val="00125360"/>
    <w:rsid w:val="001269BA"/>
    <w:rsid w:val="00126BE7"/>
    <w:rsid w:val="00131935"/>
    <w:rsid w:val="00131C94"/>
    <w:rsid w:val="0013263C"/>
    <w:rsid w:val="00132C52"/>
    <w:rsid w:val="00133791"/>
    <w:rsid w:val="0013496F"/>
    <w:rsid w:val="00135135"/>
    <w:rsid w:val="00135515"/>
    <w:rsid w:val="0013563A"/>
    <w:rsid w:val="001359F2"/>
    <w:rsid w:val="00136B61"/>
    <w:rsid w:val="00137971"/>
    <w:rsid w:val="001411C4"/>
    <w:rsid w:val="0014142D"/>
    <w:rsid w:val="001417FB"/>
    <w:rsid w:val="001419F0"/>
    <w:rsid w:val="00142AF6"/>
    <w:rsid w:val="00142B70"/>
    <w:rsid w:val="001453DF"/>
    <w:rsid w:val="00145BA0"/>
    <w:rsid w:val="00145C3F"/>
    <w:rsid w:val="001468A0"/>
    <w:rsid w:val="001516C9"/>
    <w:rsid w:val="00151DA1"/>
    <w:rsid w:val="00152A5A"/>
    <w:rsid w:val="001530E0"/>
    <w:rsid w:val="00153397"/>
    <w:rsid w:val="0015547E"/>
    <w:rsid w:val="001554BD"/>
    <w:rsid w:val="00156D7A"/>
    <w:rsid w:val="001576C4"/>
    <w:rsid w:val="0016010D"/>
    <w:rsid w:val="00160873"/>
    <w:rsid w:val="00162E2B"/>
    <w:rsid w:val="00163319"/>
    <w:rsid w:val="001640CC"/>
    <w:rsid w:val="00165AB6"/>
    <w:rsid w:val="00165B55"/>
    <w:rsid w:val="00165E68"/>
    <w:rsid w:val="00166343"/>
    <w:rsid w:val="0016653C"/>
    <w:rsid w:val="00166C42"/>
    <w:rsid w:val="00166DA8"/>
    <w:rsid w:val="00170050"/>
    <w:rsid w:val="001719E9"/>
    <w:rsid w:val="00171E2F"/>
    <w:rsid w:val="0017316A"/>
    <w:rsid w:val="00174389"/>
    <w:rsid w:val="001743A7"/>
    <w:rsid w:val="00174DC9"/>
    <w:rsid w:val="00174F82"/>
    <w:rsid w:val="001763EA"/>
    <w:rsid w:val="001772DA"/>
    <w:rsid w:val="001776F8"/>
    <w:rsid w:val="00177B8B"/>
    <w:rsid w:val="00180B03"/>
    <w:rsid w:val="00180C9D"/>
    <w:rsid w:val="0018210B"/>
    <w:rsid w:val="00182298"/>
    <w:rsid w:val="00182D04"/>
    <w:rsid w:val="00183046"/>
    <w:rsid w:val="00183E8F"/>
    <w:rsid w:val="0018538F"/>
    <w:rsid w:val="00185B52"/>
    <w:rsid w:val="001869C9"/>
    <w:rsid w:val="00186D60"/>
    <w:rsid w:val="00187A7E"/>
    <w:rsid w:val="00187B37"/>
    <w:rsid w:val="00187D87"/>
    <w:rsid w:val="00190549"/>
    <w:rsid w:val="001913D5"/>
    <w:rsid w:val="001919B0"/>
    <w:rsid w:val="00192141"/>
    <w:rsid w:val="00192B13"/>
    <w:rsid w:val="001938EC"/>
    <w:rsid w:val="00194782"/>
    <w:rsid w:val="00194FBB"/>
    <w:rsid w:val="001956F1"/>
    <w:rsid w:val="001A09B7"/>
    <w:rsid w:val="001A0B28"/>
    <w:rsid w:val="001A10EC"/>
    <w:rsid w:val="001A189B"/>
    <w:rsid w:val="001A1B45"/>
    <w:rsid w:val="001A1C7F"/>
    <w:rsid w:val="001A242B"/>
    <w:rsid w:val="001A2878"/>
    <w:rsid w:val="001A28CA"/>
    <w:rsid w:val="001A2B72"/>
    <w:rsid w:val="001A2CCF"/>
    <w:rsid w:val="001A2E0B"/>
    <w:rsid w:val="001A3901"/>
    <w:rsid w:val="001A3C35"/>
    <w:rsid w:val="001A4B74"/>
    <w:rsid w:val="001A7490"/>
    <w:rsid w:val="001B114D"/>
    <w:rsid w:val="001B2873"/>
    <w:rsid w:val="001B2BE5"/>
    <w:rsid w:val="001B30D8"/>
    <w:rsid w:val="001B3204"/>
    <w:rsid w:val="001B3800"/>
    <w:rsid w:val="001B3F41"/>
    <w:rsid w:val="001B5175"/>
    <w:rsid w:val="001B5928"/>
    <w:rsid w:val="001B5B64"/>
    <w:rsid w:val="001B607E"/>
    <w:rsid w:val="001B76B8"/>
    <w:rsid w:val="001C03FA"/>
    <w:rsid w:val="001C086A"/>
    <w:rsid w:val="001C3D7A"/>
    <w:rsid w:val="001C43DD"/>
    <w:rsid w:val="001C551C"/>
    <w:rsid w:val="001C5E7E"/>
    <w:rsid w:val="001C61FE"/>
    <w:rsid w:val="001C62CD"/>
    <w:rsid w:val="001C63C2"/>
    <w:rsid w:val="001C71C4"/>
    <w:rsid w:val="001C72CC"/>
    <w:rsid w:val="001D0072"/>
    <w:rsid w:val="001D013C"/>
    <w:rsid w:val="001D08D2"/>
    <w:rsid w:val="001D0FD4"/>
    <w:rsid w:val="001D1329"/>
    <w:rsid w:val="001D2293"/>
    <w:rsid w:val="001D2B7E"/>
    <w:rsid w:val="001D5E31"/>
    <w:rsid w:val="001D6251"/>
    <w:rsid w:val="001E125A"/>
    <w:rsid w:val="001E2B7F"/>
    <w:rsid w:val="001E56AE"/>
    <w:rsid w:val="001E5D8A"/>
    <w:rsid w:val="001E620D"/>
    <w:rsid w:val="001E69CE"/>
    <w:rsid w:val="001E6F8C"/>
    <w:rsid w:val="001E6FF8"/>
    <w:rsid w:val="001E73C2"/>
    <w:rsid w:val="001E7898"/>
    <w:rsid w:val="001F0329"/>
    <w:rsid w:val="001F0E9A"/>
    <w:rsid w:val="001F15C2"/>
    <w:rsid w:val="001F2BEC"/>
    <w:rsid w:val="001F3A4C"/>
    <w:rsid w:val="001F3F86"/>
    <w:rsid w:val="001F4533"/>
    <w:rsid w:val="001F5D75"/>
    <w:rsid w:val="001F5FB3"/>
    <w:rsid w:val="001F6AA9"/>
    <w:rsid w:val="001F786A"/>
    <w:rsid w:val="0020085E"/>
    <w:rsid w:val="00201D6A"/>
    <w:rsid w:val="002026A0"/>
    <w:rsid w:val="002047D2"/>
    <w:rsid w:val="00204854"/>
    <w:rsid w:val="00205191"/>
    <w:rsid w:val="002059D6"/>
    <w:rsid w:val="00206823"/>
    <w:rsid w:val="00206CC2"/>
    <w:rsid w:val="00207E06"/>
    <w:rsid w:val="002109CF"/>
    <w:rsid w:val="00212BEC"/>
    <w:rsid w:val="00212DA7"/>
    <w:rsid w:val="002131A3"/>
    <w:rsid w:val="00214F57"/>
    <w:rsid w:val="0021582B"/>
    <w:rsid w:val="00215A85"/>
    <w:rsid w:val="0021719B"/>
    <w:rsid w:val="00217D0A"/>
    <w:rsid w:val="00220978"/>
    <w:rsid w:val="00220A90"/>
    <w:rsid w:val="002217D6"/>
    <w:rsid w:val="00222B6E"/>
    <w:rsid w:val="002231D3"/>
    <w:rsid w:val="00225C88"/>
    <w:rsid w:val="00226E62"/>
    <w:rsid w:val="00226F29"/>
    <w:rsid w:val="00226F4D"/>
    <w:rsid w:val="002308E0"/>
    <w:rsid w:val="0023118E"/>
    <w:rsid w:val="00232DF6"/>
    <w:rsid w:val="002331FD"/>
    <w:rsid w:val="00233647"/>
    <w:rsid w:val="0023417B"/>
    <w:rsid w:val="00234F72"/>
    <w:rsid w:val="00235261"/>
    <w:rsid w:val="0023681E"/>
    <w:rsid w:val="00236A64"/>
    <w:rsid w:val="002407A3"/>
    <w:rsid w:val="00240CE6"/>
    <w:rsid w:val="00241993"/>
    <w:rsid w:val="00243761"/>
    <w:rsid w:val="002445CE"/>
    <w:rsid w:val="00245021"/>
    <w:rsid w:val="00245B03"/>
    <w:rsid w:val="0024647D"/>
    <w:rsid w:val="00246A72"/>
    <w:rsid w:val="00246DFC"/>
    <w:rsid w:val="00247752"/>
    <w:rsid w:val="00252175"/>
    <w:rsid w:val="002530F3"/>
    <w:rsid w:val="0025469F"/>
    <w:rsid w:val="00255102"/>
    <w:rsid w:val="002555D3"/>
    <w:rsid w:val="00255D39"/>
    <w:rsid w:val="002575D7"/>
    <w:rsid w:val="00260CC3"/>
    <w:rsid w:val="00261286"/>
    <w:rsid w:val="002617B7"/>
    <w:rsid w:val="00261C14"/>
    <w:rsid w:val="002647B5"/>
    <w:rsid w:val="00266414"/>
    <w:rsid w:val="00267258"/>
    <w:rsid w:val="00267EEF"/>
    <w:rsid w:val="00271F9D"/>
    <w:rsid w:val="0027382C"/>
    <w:rsid w:val="00274314"/>
    <w:rsid w:val="00274954"/>
    <w:rsid w:val="00275625"/>
    <w:rsid w:val="0027570D"/>
    <w:rsid w:val="00275B85"/>
    <w:rsid w:val="00276518"/>
    <w:rsid w:val="00276745"/>
    <w:rsid w:val="0028074E"/>
    <w:rsid w:val="002809C6"/>
    <w:rsid w:val="002814AD"/>
    <w:rsid w:val="00281581"/>
    <w:rsid w:val="002819BC"/>
    <w:rsid w:val="00281C26"/>
    <w:rsid w:val="00283918"/>
    <w:rsid w:val="00283CB6"/>
    <w:rsid w:val="002847C9"/>
    <w:rsid w:val="00284D35"/>
    <w:rsid w:val="002856BA"/>
    <w:rsid w:val="00285BE0"/>
    <w:rsid w:val="00286E6A"/>
    <w:rsid w:val="00293F14"/>
    <w:rsid w:val="00295EA0"/>
    <w:rsid w:val="00296006"/>
    <w:rsid w:val="00296ECC"/>
    <w:rsid w:val="0029720A"/>
    <w:rsid w:val="0029758A"/>
    <w:rsid w:val="002975F2"/>
    <w:rsid w:val="00297A01"/>
    <w:rsid w:val="00297E8D"/>
    <w:rsid w:val="00297FED"/>
    <w:rsid w:val="002A008E"/>
    <w:rsid w:val="002A0D6D"/>
    <w:rsid w:val="002A0EAC"/>
    <w:rsid w:val="002A1371"/>
    <w:rsid w:val="002A15C6"/>
    <w:rsid w:val="002A1D36"/>
    <w:rsid w:val="002A28DE"/>
    <w:rsid w:val="002A3069"/>
    <w:rsid w:val="002A3CF9"/>
    <w:rsid w:val="002A4450"/>
    <w:rsid w:val="002A46BA"/>
    <w:rsid w:val="002A485F"/>
    <w:rsid w:val="002A4A4F"/>
    <w:rsid w:val="002A4CD2"/>
    <w:rsid w:val="002A4F6B"/>
    <w:rsid w:val="002A528B"/>
    <w:rsid w:val="002A603B"/>
    <w:rsid w:val="002A646E"/>
    <w:rsid w:val="002A6CEB"/>
    <w:rsid w:val="002A75F6"/>
    <w:rsid w:val="002A7B0E"/>
    <w:rsid w:val="002B039B"/>
    <w:rsid w:val="002B05DC"/>
    <w:rsid w:val="002B0662"/>
    <w:rsid w:val="002B300A"/>
    <w:rsid w:val="002B30CC"/>
    <w:rsid w:val="002B377D"/>
    <w:rsid w:val="002B448B"/>
    <w:rsid w:val="002B5425"/>
    <w:rsid w:val="002B7245"/>
    <w:rsid w:val="002B7A23"/>
    <w:rsid w:val="002B7BC6"/>
    <w:rsid w:val="002C0839"/>
    <w:rsid w:val="002C099B"/>
    <w:rsid w:val="002C116E"/>
    <w:rsid w:val="002C121B"/>
    <w:rsid w:val="002C1277"/>
    <w:rsid w:val="002C1F9A"/>
    <w:rsid w:val="002C21DB"/>
    <w:rsid w:val="002C2D1E"/>
    <w:rsid w:val="002C3A41"/>
    <w:rsid w:val="002C4D4C"/>
    <w:rsid w:val="002C51BC"/>
    <w:rsid w:val="002D1C72"/>
    <w:rsid w:val="002D1D40"/>
    <w:rsid w:val="002D1F45"/>
    <w:rsid w:val="002D1F60"/>
    <w:rsid w:val="002D233E"/>
    <w:rsid w:val="002D276C"/>
    <w:rsid w:val="002D2D27"/>
    <w:rsid w:val="002D3637"/>
    <w:rsid w:val="002D4537"/>
    <w:rsid w:val="002D6DC4"/>
    <w:rsid w:val="002D7009"/>
    <w:rsid w:val="002E056F"/>
    <w:rsid w:val="002E18D1"/>
    <w:rsid w:val="002E2194"/>
    <w:rsid w:val="002E240A"/>
    <w:rsid w:val="002E250F"/>
    <w:rsid w:val="002E2CBA"/>
    <w:rsid w:val="002E2FE7"/>
    <w:rsid w:val="002E34C9"/>
    <w:rsid w:val="002E3FEE"/>
    <w:rsid w:val="002E41CB"/>
    <w:rsid w:val="002E47C1"/>
    <w:rsid w:val="002E4F2A"/>
    <w:rsid w:val="002E676B"/>
    <w:rsid w:val="002E758E"/>
    <w:rsid w:val="002F0FA4"/>
    <w:rsid w:val="002F0FE1"/>
    <w:rsid w:val="002F1370"/>
    <w:rsid w:val="002F1D8B"/>
    <w:rsid w:val="002F2B70"/>
    <w:rsid w:val="002F2DFA"/>
    <w:rsid w:val="002F345B"/>
    <w:rsid w:val="002F4C18"/>
    <w:rsid w:val="002F6711"/>
    <w:rsid w:val="00300A8F"/>
    <w:rsid w:val="00300C28"/>
    <w:rsid w:val="00302846"/>
    <w:rsid w:val="00303341"/>
    <w:rsid w:val="00304103"/>
    <w:rsid w:val="00304E9F"/>
    <w:rsid w:val="00306775"/>
    <w:rsid w:val="00307316"/>
    <w:rsid w:val="00307AD2"/>
    <w:rsid w:val="00307B8A"/>
    <w:rsid w:val="00310668"/>
    <w:rsid w:val="003106F4"/>
    <w:rsid w:val="003106FC"/>
    <w:rsid w:val="003109FB"/>
    <w:rsid w:val="003114C6"/>
    <w:rsid w:val="00311856"/>
    <w:rsid w:val="0031399B"/>
    <w:rsid w:val="00314335"/>
    <w:rsid w:val="0031474A"/>
    <w:rsid w:val="003157AC"/>
    <w:rsid w:val="00316739"/>
    <w:rsid w:val="00317348"/>
    <w:rsid w:val="0032083A"/>
    <w:rsid w:val="00320CB5"/>
    <w:rsid w:val="00321889"/>
    <w:rsid w:val="00323E23"/>
    <w:rsid w:val="00324074"/>
    <w:rsid w:val="003258A1"/>
    <w:rsid w:val="003273F2"/>
    <w:rsid w:val="00334956"/>
    <w:rsid w:val="00335392"/>
    <w:rsid w:val="003356CB"/>
    <w:rsid w:val="0033623B"/>
    <w:rsid w:val="00337B77"/>
    <w:rsid w:val="00337D80"/>
    <w:rsid w:val="00340C91"/>
    <w:rsid w:val="003412F5"/>
    <w:rsid w:val="00341DC6"/>
    <w:rsid w:val="00342719"/>
    <w:rsid w:val="003427E9"/>
    <w:rsid w:val="00344134"/>
    <w:rsid w:val="003452FF"/>
    <w:rsid w:val="00345D20"/>
    <w:rsid w:val="00346ECF"/>
    <w:rsid w:val="003470A3"/>
    <w:rsid w:val="00347444"/>
    <w:rsid w:val="003474C1"/>
    <w:rsid w:val="00350EF1"/>
    <w:rsid w:val="00351279"/>
    <w:rsid w:val="0035243B"/>
    <w:rsid w:val="0035646D"/>
    <w:rsid w:val="0035698D"/>
    <w:rsid w:val="00357794"/>
    <w:rsid w:val="00357968"/>
    <w:rsid w:val="003609A7"/>
    <w:rsid w:val="00360C5B"/>
    <w:rsid w:val="003617DA"/>
    <w:rsid w:val="00361D2B"/>
    <w:rsid w:val="00363BEB"/>
    <w:rsid w:val="00363D60"/>
    <w:rsid w:val="00364C46"/>
    <w:rsid w:val="00365AD3"/>
    <w:rsid w:val="00366774"/>
    <w:rsid w:val="00367D04"/>
    <w:rsid w:val="003707C2"/>
    <w:rsid w:val="00371C5C"/>
    <w:rsid w:val="00372327"/>
    <w:rsid w:val="003724CC"/>
    <w:rsid w:val="0037254B"/>
    <w:rsid w:val="003726EC"/>
    <w:rsid w:val="0037383E"/>
    <w:rsid w:val="00373BB5"/>
    <w:rsid w:val="0037445F"/>
    <w:rsid w:val="00374797"/>
    <w:rsid w:val="0037484B"/>
    <w:rsid w:val="00374ACD"/>
    <w:rsid w:val="003768CA"/>
    <w:rsid w:val="003776D0"/>
    <w:rsid w:val="00380142"/>
    <w:rsid w:val="0038055E"/>
    <w:rsid w:val="0038068C"/>
    <w:rsid w:val="0038100C"/>
    <w:rsid w:val="0038172C"/>
    <w:rsid w:val="0038237B"/>
    <w:rsid w:val="00383784"/>
    <w:rsid w:val="003837CF"/>
    <w:rsid w:val="00383B2C"/>
    <w:rsid w:val="00391C77"/>
    <w:rsid w:val="00392143"/>
    <w:rsid w:val="003921CD"/>
    <w:rsid w:val="0039228E"/>
    <w:rsid w:val="003940E9"/>
    <w:rsid w:val="00394644"/>
    <w:rsid w:val="00394E7A"/>
    <w:rsid w:val="003952D5"/>
    <w:rsid w:val="0039556B"/>
    <w:rsid w:val="00395DB3"/>
    <w:rsid w:val="00395FAB"/>
    <w:rsid w:val="00396389"/>
    <w:rsid w:val="00396567"/>
    <w:rsid w:val="00396C03"/>
    <w:rsid w:val="00397249"/>
    <w:rsid w:val="00397648"/>
    <w:rsid w:val="00397C67"/>
    <w:rsid w:val="00397DF1"/>
    <w:rsid w:val="003A1569"/>
    <w:rsid w:val="003A189D"/>
    <w:rsid w:val="003A1AE2"/>
    <w:rsid w:val="003A2EC6"/>
    <w:rsid w:val="003A3440"/>
    <w:rsid w:val="003A3654"/>
    <w:rsid w:val="003A3771"/>
    <w:rsid w:val="003A4C16"/>
    <w:rsid w:val="003A60B7"/>
    <w:rsid w:val="003A6C82"/>
    <w:rsid w:val="003A735E"/>
    <w:rsid w:val="003A7EEC"/>
    <w:rsid w:val="003B01A3"/>
    <w:rsid w:val="003B1240"/>
    <w:rsid w:val="003B16EB"/>
    <w:rsid w:val="003B1D8B"/>
    <w:rsid w:val="003B2B61"/>
    <w:rsid w:val="003B30EB"/>
    <w:rsid w:val="003B3AB9"/>
    <w:rsid w:val="003B3F24"/>
    <w:rsid w:val="003B4529"/>
    <w:rsid w:val="003B48F7"/>
    <w:rsid w:val="003B495F"/>
    <w:rsid w:val="003B4C40"/>
    <w:rsid w:val="003B4EF5"/>
    <w:rsid w:val="003B56DF"/>
    <w:rsid w:val="003B56EF"/>
    <w:rsid w:val="003B660F"/>
    <w:rsid w:val="003B7ECD"/>
    <w:rsid w:val="003B7FE0"/>
    <w:rsid w:val="003C05C0"/>
    <w:rsid w:val="003C09D0"/>
    <w:rsid w:val="003C108F"/>
    <w:rsid w:val="003C2961"/>
    <w:rsid w:val="003C2D46"/>
    <w:rsid w:val="003C751B"/>
    <w:rsid w:val="003C7737"/>
    <w:rsid w:val="003C7E61"/>
    <w:rsid w:val="003C7EB3"/>
    <w:rsid w:val="003C7F0C"/>
    <w:rsid w:val="003D25EB"/>
    <w:rsid w:val="003D2A67"/>
    <w:rsid w:val="003D2DB3"/>
    <w:rsid w:val="003D3C2A"/>
    <w:rsid w:val="003D492F"/>
    <w:rsid w:val="003D516C"/>
    <w:rsid w:val="003D558F"/>
    <w:rsid w:val="003D614D"/>
    <w:rsid w:val="003D6293"/>
    <w:rsid w:val="003D6720"/>
    <w:rsid w:val="003D7261"/>
    <w:rsid w:val="003E018B"/>
    <w:rsid w:val="003E0406"/>
    <w:rsid w:val="003E1BEE"/>
    <w:rsid w:val="003E1CFF"/>
    <w:rsid w:val="003E39E6"/>
    <w:rsid w:val="003E3FBF"/>
    <w:rsid w:val="003E4078"/>
    <w:rsid w:val="003E499E"/>
    <w:rsid w:val="003E4EDE"/>
    <w:rsid w:val="003E533B"/>
    <w:rsid w:val="003E67D3"/>
    <w:rsid w:val="003E6D9A"/>
    <w:rsid w:val="003E7CC6"/>
    <w:rsid w:val="003F02A3"/>
    <w:rsid w:val="003F1710"/>
    <w:rsid w:val="003F2A5C"/>
    <w:rsid w:val="003F2D58"/>
    <w:rsid w:val="003F34A2"/>
    <w:rsid w:val="003F3826"/>
    <w:rsid w:val="003F3DBB"/>
    <w:rsid w:val="003F411D"/>
    <w:rsid w:val="003F4D36"/>
    <w:rsid w:val="003F526A"/>
    <w:rsid w:val="003F6096"/>
    <w:rsid w:val="003F7559"/>
    <w:rsid w:val="00400D1D"/>
    <w:rsid w:val="00401971"/>
    <w:rsid w:val="00401DA6"/>
    <w:rsid w:val="0040356C"/>
    <w:rsid w:val="00405080"/>
    <w:rsid w:val="00405E9F"/>
    <w:rsid w:val="0040695E"/>
    <w:rsid w:val="0040763A"/>
    <w:rsid w:val="0040769B"/>
    <w:rsid w:val="0041044C"/>
    <w:rsid w:val="00411046"/>
    <w:rsid w:val="00412381"/>
    <w:rsid w:val="00412C5D"/>
    <w:rsid w:val="00412D3B"/>
    <w:rsid w:val="004131DE"/>
    <w:rsid w:val="00414654"/>
    <w:rsid w:val="00416777"/>
    <w:rsid w:val="00416A4B"/>
    <w:rsid w:val="004170B9"/>
    <w:rsid w:val="004177C2"/>
    <w:rsid w:val="00417A71"/>
    <w:rsid w:val="00417E58"/>
    <w:rsid w:val="004202B1"/>
    <w:rsid w:val="00420E55"/>
    <w:rsid w:val="00421956"/>
    <w:rsid w:val="0042219C"/>
    <w:rsid w:val="00422A48"/>
    <w:rsid w:val="00423B46"/>
    <w:rsid w:val="004252F4"/>
    <w:rsid w:val="004256D7"/>
    <w:rsid w:val="0042615E"/>
    <w:rsid w:val="00426557"/>
    <w:rsid w:val="0042717F"/>
    <w:rsid w:val="0042754D"/>
    <w:rsid w:val="00427AEA"/>
    <w:rsid w:val="00427B1D"/>
    <w:rsid w:val="00430226"/>
    <w:rsid w:val="004311DB"/>
    <w:rsid w:val="00432DE8"/>
    <w:rsid w:val="00434048"/>
    <w:rsid w:val="00434C98"/>
    <w:rsid w:val="004358DF"/>
    <w:rsid w:val="00436AF9"/>
    <w:rsid w:val="00437412"/>
    <w:rsid w:val="00440720"/>
    <w:rsid w:val="0044092A"/>
    <w:rsid w:val="00440D47"/>
    <w:rsid w:val="00440FE2"/>
    <w:rsid w:val="0044102D"/>
    <w:rsid w:val="004417CE"/>
    <w:rsid w:val="004428E7"/>
    <w:rsid w:val="00443732"/>
    <w:rsid w:val="004440AE"/>
    <w:rsid w:val="00444ECF"/>
    <w:rsid w:val="00445E0E"/>
    <w:rsid w:val="0044778A"/>
    <w:rsid w:val="00450E4A"/>
    <w:rsid w:val="0045135D"/>
    <w:rsid w:val="004531F1"/>
    <w:rsid w:val="00453750"/>
    <w:rsid w:val="004550FF"/>
    <w:rsid w:val="0045521A"/>
    <w:rsid w:val="00455902"/>
    <w:rsid w:val="00455FA9"/>
    <w:rsid w:val="0045698A"/>
    <w:rsid w:val="00457AA2"/>
    <w:rsid w:val="00460B00"/>
    <w:rsid w:val="004613E8"/>
    <w:rsid w:val="00461C46"/>
    <w:rsid w:val="00461DAB"/>
    <w:rsid w:val="00461F1E"/>
    <w:rsid w:val="0046204A"/>
    <w:rsid w:val="00462952"/>
    <w:rsid w:val="0046314C"/>
    <w:rsid w:val="004645AD"/>
    <w:rsid w:val="00464879"/>
    <w:rsid w:val="004651FD"/>
    <w:rsid w:val="00467FB0"/>
    <w:rsid w:val="00470583"/>
    <w:rsid w:val="00470B2F"/>
    <w:rsid w:val="00470D94"/>
    <w:rsid w:val="00470FE1"/>
    <w:rsid w:val="00471B3A"/>
    <w:rsid w:val="00471F27"/>
    <w:rsid w:val="00473A50"/>
    <w:rsid w:val="004742A2"/>
    <w:rsid w:val="00474AE2"/>
    <w:rsid w:val="004750AB"/>
    <w:rsid w:val="004751B7"/>
    <w:rsid w:val="004752F3"/>
    <w:rsid w:val="00475A63"/>
    <w:rsid w:val="00475EDC"/>
    <w:rsid w:val="00477AA5"/>
    <w:rsid w:val="004817A1"/>
    <w:rsid w:val="00482762"/>
    <w:rsid w:val="00484515"/>
    <w:rsid w:val="00484F50"/>
    <w:rsid w:val="0048693C"/>
    <w:rsid w:val="00486DF3"/>
    <w:rsid w:val="00486E8F"/>
    <w:rsid w:val="00487D5E"/>
    <w:rsid w:val="0049019F"/>
    <w:rsid w:val="00490610"/>
    <w:rsid w:val="00490C8E"/>
    <w:rsid w:val="00491EDD"/>
    <w:rsid w:val="004925FE"/>
    <w:rsid w:val="00492BF8"/>
    <w:rsid w:val="00494251"/>
    <w:rsid w:val="00494B1E"/>
    <w:rsid w:val="00494B9A"/>
    <w:rsid w:val="0049601C"/>
    <w:rsid w:val="00497E8C"/>
    <w:rsid w:val="004A0EC9"/>
    <w:rsid w:val="004A19A2"/>
    <w:rsid w:val="004A2445"/>
    <w:rsid w:val="004A38EE"/>
    <w:rsid w:val="004A4626"/>
    <w:rsid w:val="004A75F5"/>
    <w:rsid w:val="004B038D"/>
    <w:rsid w:val="004B0861"/>
    <w:rsid w:val="004B0D75"/>
    <w:rsid w:val="004B151C"/>
    <w:rsid w:val="004B1CE0"/>
    <w:rsid w:val="004B2009"/>
    <w:rsid w:val="004B246F"/>
    <w:rsid w:val="004B3CA0"/>
    <w:rsid w:val="004B4229"/>
    <w:rsid w:val="004B4358"/>
    <w:rsid w:val="004B61CD"/>
    <w:rsid w:val="004B6848"/>
    <w:rsid w:val="004B7FD3"/>
    <w:rsid w:val="004C0358"/>
    <w:rsid w:val="004C0458"/>
    <w:rsid w:val="004C07B1"/>
    <w:rsid w:val="004C1246"/>
    <w:rsid w:val="004C18F3"/>
    <w:rsid w:val="004C1CF2"/>
    <w:rsid w:val="004C20B1"/>
    <w:rsid w:val="004C2B95"/>
    <w:rsid w:val="004C3DEA"/>
    <w:rsid w:val="004C4D74"/>
    <w:rsid w:val="004C572F"/>
    <w:rsid w:val="004C74B3"/>
    <w:rsid w:val="004C7A3D"/>
    <w:rsid w:val="004D00F8"/>
    <w:rsid w:val="004D076C"/>
    <w:rsid w:val="004D1E84"/>
    <w:rsid w:val="004D21CA"/>
    <w:rsid w:val="004D37DB"/>
    <w:rsid w:val="004D4C69"/>
    <w:rsid w:val="004D4CEE"/>
    <w:rsid w:val="004D7A03"/>
    <w:rsid w:val="004E1484"/>
    <w:rsid w:val="004E1BA6"/>
    <w:rsid w:val="004E1EBE"/>
    <w:rsid w:val="004E2453"/>
    <w:rsid w:val="004E2628"/>
    <w:rsid w:val="004E27DA"/>
    <w:rsid w:val="004E3682"/>
    <w:rsid w:val="004E3D17"/>
    <w:rsid w:val="004E4281"/>
    <w:rsid w:val="004E51E2"/>
    <w:rsid w:val="004E6B98"/>
    <w:rsid w:val="004E754E"/>
    <w:rsid w:val="004E798A"/>
    <w:rsid w:val="004E7A1C"/>
    <w:rsid w:val="004E7A9F"/>
    <w:rsid w:val="004F054F"/>
    <w:rsid w:val="004F0A12"/>
    <w:rsid w:val="004F0DDE"/>
    <w:rsid w:val="004F0FFD"/>
    <w:rsid w:val="004F1915"/>
    <w:rsid w:val="004F1AA6"/>
    <w:rsid w:val="004F301D"/>
    <w:rsid w:val="004F58E8"/>
    <w:rsid w:val="004F6786"/>
    <w:rsid w:val="005008DA"/>
    <w:rsid w:val="00500F37"/>
    <w:rsid w:val="00501F49"/>
    <w:rsid w:val="005035F8"/>
    <w:rsid w:val="00503A3C"/>
    <w:rsid w:val="00503AA6"/>
    <w:rsid w:val="00503B4B"/>
    <w:rsid w:val="00505712"/>
    <w:rsid w:val="00506AFE"/>
    <w:rsid w:val="00506B88"/>
    <w:rsid w:val="00507E50"/>
    <w:rsid w:val="005105F0"/>
    <w:rsid w:val="00510AD4"/>
    <w:rsid w:val="00510DA4"/>
    <w:rsid w:val="00512EE1"/>
    <w:rsid w:val="00513086"/>
    <w:rsid w:val="00514FF6"/>
    <w:rsid w:val="00515623"/>
    <w:rsid w:val="00515FAD"/>
    <w:rsid w:val="005163E8"/>
    <w:rsid w:val="005164FF"/>
    <w:rsid w:val="005169E5"/>
    <w:rsid w:val="005172D1"/>
    <w:rsid w:val="005212A4"/>
    <w:rsid w:val="0052216D"/>
    <w:rsid w:val="00522907"/>
    <w:rsid w:val="005238E0"/>
    <w:rsid w:val="00526F01"/>
    <w:rsid w:val="005310EB"/>
    <w:rsid w:val="0053137E"/>
    <w:rsid w:val="00531DE3"/>
    <w:rsid w:val="0053209F"/>
    <w:rsid w:val="0053211A"/>
    <w:rsid w:val="005331B9"/>
    <w:rsid w:val="00535A70"/>
    <w:rsid w:val="00537979"/>
    <w:rsid w:val="00537DA0"/>
    <w:rsid w:val="00540BA6"/>
    <w:rsid w:val="00540D08"/>
    <w:rsid w:val="005413A4"/>
    <w:rsid w:val="005414CC"/>
    <w:rsid w:val="00541BEA"/>
    <w:rsid w:val="0054209F"/>
    <w:rsid w:val="005420E6"/>
    <w:rsid w:val="00542F6A"/>
    <w:rsid w:val="00542FF8"/>
    <w:rsid w:val="005433D3"/>
    <w:rsid w:val="00543675"/>
    <w:rsid w:val="00543AC3"/>
    <w:rsid w:val="00544717"/>
    <w:rsid w:val="00545504"/>
    <w:rsid w:val="00545DA7"/>
    <w:rsid w:val="00546853"/>
    <w:rsid w:val="005521B6"/>
    <w:rsid w:val="00554077"/>
    <w:rsid w:val="00554151"/>
    <w:rsid w:val="00554789"/>
    <w:rsid w:val="00555A3B"/>
    <w:rsid w:val="005574B1"/>
    <w:rsid w:val="005612A7"/>
    <w:rsid w:val="005639A5"/>
    <w:rsid w:val="00563D44"/>
    <w:rsid w:val="005652B3"/>
    <w:rsid w:val="00565D35"/>
    <w:rsid w:val="00567B7C"/>
    <w:rsid w:val="005702EF"/>
    <w:rsid w:val="0057192A"/>
    <w:rsid w:val="00572406"/>
    <w:rsid w:val="005729FA"/>
    <w:rsid w:val="0057366D"/>
    <w:rsid w:val="00576F19"/>
    <w:rsid w:val="00576F3F"/>
    <w:rsid w:val="00577CF7"/>
    <w:rsid w:val="005802E9"/>
    <w:rsid w:val="005807E7"/>
    <w:rsid w:val="00580EAF"/>
    <w:rsid w:val="00580F96"/>
    <w:rsid w:val="005811AF"/>
    <w:rsid w:val="005829AE"/>
    <w:rsid w:val="00582D5E"/>
    <w:rsid w:val="00583033"/>
    <w:rsid w:val="00583DB5"/>
    <w:rsid w:val="00586328"/>
    <w:rsid w:val="00586553"/>
    <w:rsid w:val="00586C37"/>
    <w:rsid w:val="0058761D"/>
    <w:rsid w:val="00587684"/>
    <w:rsid w:val="00587FA6"/>
    <w:rsid w:val="00591596"/>
    <w:rsid w:val="0059174F"/>
    <w:rsid w:val="00593B18"/>
    <w:rsid w:val="00594403"/>
    <w:rsid w:val="00594E37"/>
    <w:rsid w:val="00595279"/>
    <w:rsid w:val="00597C1A"/>
    <w:rsid w:val="00597FDC"/>
    <w:rsid w:val="005A105A"/>
    <w:rsid w:val="005A2844"/>
    <w:rsid w:val="005A2B5E"/>
    <w:rsid w:val="005A2B63"/>
    <w:rsid w:val="005A33FF"/>
    <w:rsid w:val="005A38E1"/>
    <w:rsid w:val="005A5146"/>
    <w:rsid w:val="005A6A13"/>
    <w:rsid w:val="005A6F9E"/>
    <w:rsid w:val="005A79C3"/>
    <w:rsid w:val="005B0B59"/>
    <w:rsid w:val="005B20F5"/>
    <w:rsid w:val="005B2AB6"/>
    <w:rsid w:val="005B335B"/>
    <w:rsid w:val="005B3C74"/>
    <w:rsid w:val="005B3E56"/>
    <w:rsid w:val="005B3FED"/>
    <w:rsid w:val="005B55B2"/>
    <w:rsid w:val="005B5619"/>
    <w:rsid w:val="005B5DC3"/>
    <w:rsid w:val="005B7164"/>
    <w:rsid w:val="005B75F2"/>
    <w:rsid w:val="005B76FE"/>
    <w:rsid w:val="005B7797"/>
    <w:rsid w:val="005C1062"/>
    <w:rsid w:val="005C1643"/>
    <w:rsid w:val="005C1729"/>
    <w:rsid w:val="005C3823"/>
    <w:rsid w:val="005C3D01"/>
    <w:rsid w:val="005C6D76"/>
    <w:rsid w:val="005C7437"/>
    <w:rsid w:val="005C74B2"/>
    <w:rsid w:val="005C76AE"/>
    <w:rsid w:val="005C796C"/>
    <w:rsid w:val="005D007A"/>
    <w:rsid w:val="005D0DD2"/>
    <w:rsid w:val="005D1026"/>
    <w:rsid w:val="005D11B8"/>
    <w:rsid w:val="005D1578"/>
    <w:rsid w:val="005D166A"/>
    <w:rsid w:val="005D1A39"/>
    <w:rsid w:val="005D3083"/>
    <w:rsid w:val="005D3140"/>
    <w:rsid w:val="005D4E4F"/>
    <w:rsid w:val="005D4F39"/>
    <w:rsid w:val="005D5802"/>
    <w:rsid w:val="005D5D57"/>
    <w:rsid w:val="005D5E42"/>
    <w:rsid w:val="005D66B5"/>
    <w:rsid w:val="005E0273"/>
    <w:rsid w:val="005E0CDE"/>
    <w:rsid w:val="005E173C"/>
    <w:rsid w:val="005E3CAD"/>
    <w:rsid w:val="005E3DBE"/>
    <w:rsid w:val="005E61EB"/>
    <w:rsid w:val="005E6D04"/>
    <w:rsid w:val="005E6EA2"/>
    <w:rsid w:val="005F0363"/>
    <w:rsid w:val="005F09CC"/>
    <w:rsid w:val="005F0C19"/>
    <w:rsid w:val="005F1092"/>
    <w:rsid w:val="005F1CF3"/>
    <w:rsid w:val="005F1F7F"/>
    <w:rsid w:val="005F2CFC"/>
    <w:rsid w:val="005F3C07"/>
    <w:rsid w:val="005F413E"/>
    <w:rsid w:val="005F4B0F"/>
    <w:rsid w:val="005F4C03"/>
    <w:rsid w:val="005F4E4D"/>
    <w:rsid w:val="005F50E5"/>
    <w:rsid w:val="005F51B7"/>
    <w:rsid w:val="005F6963"/>
    <w:rsid w:val="005F6D5F"/>
    <w:rsid w:val="005F7C53"/>
    <w:rsid w:val="005F7FB8"/>
    <w:rsid w:val="006002A1"/>
    <w:rsid w:val="00600BEF"/>
    <w:rsid w:val="00600F54"/>
    <w:rsid w:val="0060156C"/>
    <w:rsid w:val="00601FB5"/>
    <w:rsid w:val="00602C7C"/>
    <w:rsid w:val="00603018"/>
    <w:rsid w:val="00603310"/>
    <w:rsid w:val="00605605"/>
    <w:rsid w:val="0060773D"/>
    <w:rsid w:val="00607D03"/>
    <w:rsid w:val="00611312"/>
    <w:rsid w:val="0061387F"/>
    <w:rsid w:val="00614491"/>
    <w:rsid w:val="00616EFE"/>
    <w:rsid w:val="0061701C"/>
    <w:rsid w:val="0061729F"/>
    <w:rsid w:val="006178C7"/>
    <w:rsid w:val="00617A2D"/>
    <w:rsid w:val="00620920"/>
    <w:rsid w:val="00622F49"/>
    <w:rsid w:val="00623736"/>
    <w:rsid w:val="0062470F"/>
    <w:rsid w:val="00624FB0"/>
    <w:rsid w:val="00626B3B"/>
    <w:rsid w:val="00627334"/>
    <w:rsid w:val="00630886"/>
    <w:rsid w:val="006308EE"/>
    <w:rsid w:val="00630A96"/>
    <w:rsid w:val="006342A6"/>
    <w:rsid w:val="00634A19"/>
    <w:rsid w:val="00635806"/>
    <w:rsid w:val="006358B8"/>
    <w:rsid w:val="00635ABD"/>
    <w:rsid w:val="0063769C"/>
    <w:rsid w:val="00641B06"/>
    <w:rsid w:val="006459B5"/>
    <w:rsid w:val="00645C9B"/>
    <w:rsid w:val="00647471"/>
    <w:rsid w:val="00647896"/>
    <w:rsid w:val="00651A3F"/>
    <w:rsid w:val="00652B7B"/>
    <w:rsid w:val="0065339F"/>
    <w:rsid w:val="00654324"/>
    <w:rsid w:val="00654BE3"/>
    <w:rsid w:val="00655F7F"/>
    <w:rsid w:val="00657889"/>
    <w:rsid w:val="00660968"/>
    <w:rsid w:val="00661332"/>
    <w:rsid w:val="006629F9"/>
    <w:rsid w:val="00662DE8"/>
    <w:rsid w:val="00663253"/>
    <w:rsid w:val="00666238"/>
    <w:rsid w:val="00666C09"/>
    <w:rsid w:val="0067004B"/>
    <w:rsid w:val="006700A9"/>
    <w:rsid w:val="006702DA"/>
    <w:rsid w:val="00672BE6"/>
    <w:rsid w:val="006739EC"/>
    <w:rsid w:val="006746A1"/>
    <w:rsid w:val="006758BF"/>
    <w:rsid w:val="00676693"/>
    <w:rsid w:val="00677217"/>
    <w:rsid w:val="00677326"/>
    <w:rsid w:val="006778A3"/>
    <w:rsid w:val="00680DD9"/>
    <w:rsid w:val="00683204"/>
    <w:rsid w:val="0068391B"/>
    <w:rsid w:val="00684679"/>
    <w:rsid w:val="00685347"/>
    <w:rsid w:val="00685763"/>
    <w:rsid w:val="0068764D"/>
    <w:rsid w:val="00687D0E"/>
    <w:rsid w:val="006900D6"/>
    <w:rsid w:val="00690385"/>
    <w:rsid w:val="006906A0"/>
    <w:rsid w:val="006913F1"/>
    <w:rsid w:val="0069144F"/>
    <w:rsid w:val="00691846"/>
    <w:rsid w:val="00691A18"/>
    <w:rsid w:val="00691C6B"/>
    <w:rsid w:val="00691F6B"/>
    <w:rsid w:val="00692BBA"/>
    <w:rsid w:val="00693451"/>
    <w:rsid w:val="00695344"/>
    <w:rsid w:val="00695B36"/>
    <w:rsid w:val="006965B9"/>
    <w:rsid w:val="006967F6"/>
    <w:rsid w:val="006A00FD"/>
    <w:rsid w:val="006A05CB"/>
    <w:rsid w:val="006A0B93"/>
    <w:rsid w:val="006A1A95"/>
    <w:rsid w:val="006A1DF2"/>
    <w:rsid w:val="006A2146"/>
    <w:rsid w:val="006A2699"/>
    <w:rsid w:val="006A274D"/>
    <w:rsid w:val="006A3CFB"/>
    <w:rsid w:val="006A46D1"/>
    <w:rsid w:val="006A48B4"/>
    <w:rsid w:val="006A55A6"/>
    <w:rsid w:val="006A6540"/>
    <w:rsid w:val="006A7565"/>
    <w:rsid w:val="006B04DE"/>
    <w:rsid w:val="006B0DC6"/>
    <w:rsid w:val="006B0E71"/>
    <w:rsid w:val="006B1D99"/>
    <w:rsid w:val="006B2354"/>
    <w:rsid w:val="006B25C5"/>
    <w:rsid w:val="006B41CF"/>
    <w:rsid w:val="006B43F7"/>
    <w:rsid w:val="006B49C9"/>
    <w:rsid w:val="006B50B0"/>
    <w:rsid w:val="006B68DB"/>
    <w:rsid w:val="006B7B31"/>
    <w:rsid w:val="006C0605"/>
    <w:rsid w:val="006C1425"/>
    <w:rsid w:val="006C22C9"/>
    <w:rsid w:val="006C3281"/>
    <w:rsid w:val="006C46DB"/>
    <w:rsid w:val="006C590E"/>
    <w:rsid w:val="006D0E95"/>
    <w:rsid w:val="006D1272"/>
    <w:rsid w:val="006D2DAA"/>
    <w:rsid w:val="006D3320"/>
    <w:rsid w:val="006D3CE0"/>
    <w:rsid w:val="006D4371"/>
    <w:rsid w:val="006D4AE8"/>
    <w:rsid w:val="006D4C35"/>
    <w:rsid w:val="006D6A07"/>
    <w:rsid w:val="006D6A7E"/>
    <w:rsid w:val="006D715A"/>
    <w:rsid w:val="006E05BE"/>
    <w:rsid w:val="006E0D87"/>
    <w:rsid w:val="006E0FFF"/>
    <w:rsid w:val="006E2069"/>
    <w:rsid w:val="006E266E"/>
    <w:rsid w:val="006E287C"/>
    <w:rsid w:val="006E33B6"/>
    <w:rsid w:val="006E3434"/>
    <w:rsid w:val="006E4B41"/>
    <w:rsid w:val="006E5105"/>
    <w:rsid w:val="006E58B5"/>
    <w:rsid w:val="006E6533"/>
    <w:rsid w:val="006E66CC"/>
    <w:rsid w:val="006E74C9"/>
    <w:rsid w:val="006F032F"/>
    <w:rsid w:val="006F0F65"/>
    <w:rsid w:val="006F0FF0"/>
    <w:rsid w:val="006F1737"/>
    <w:rsid w:val="006F29E9"/>
    <w:rsid w:val="006F2D93"/>
    <w:rsid w:val="006F2FDD"/>
    <w:rsid w:val="006F41EC"/>
    <w:rsid w:val="006F4D72"/>
    <w:rsid w:val="006F4D8E"/>
    <w:rsid w:val="006F4ED6"/>
    <w:rsid w:val="006F573F"/>
    <w:rsid w:val="006F5DDF"/>
    <w:rsid w:val="00700B1D"/>
    <w:rsid w:val="00700EE0"/>
    <w:rsid w:val="00701597"/>
    <w:rsid w:val="00701D47"/>
    <w:rsid w:val="007068DE"/>
    <w:rsid w:val="0070765E"/>
    <w:rsid w:val="00711DAC"/>
    <w:rsid w:val="0071222D"/>
    <w:rsid w:val="00712616"/>
    <w:rsid w:val="00712DF4"/>
    <w:rsid w:val="007146AD"/>
    <w:rsid w:val="0071532D"/>
    <w:rsid w:val="007200EE"/>
    <w:rsid w:val="00720518"/>
    <w:rsid w:val="00720AC2"/>
    <w:rsid w:val="00723D0F"/>
    <w:rsid w:val="00724657"/>
    <w:rsid w:val="00724EAE"/>
    <w:rsid w:val="00725A7F"/>
    <w:rsid w:val="00725C70"/>
    <w:rsid w:val="00726637"/>
    <w:rsid w:val="00726C18"/>
    <w:rsid w:val="00727DA4"/>
    <w:rsid w:val="00727DC3"/>
    <w:rsid w:val="00730060"/>
    <w:rsid w:val="007300B8"/>
    <w:rsid w:val="007318E1"/>
    <w:rsid w:val="00732213"/>
    <w:rsid w:val="0073303E"/>
    <w:rsid w:val="007339DD"/>
    <w:rsid w:val="00733F29"/>
    <w:rsid w:val="00733F4C"/>
    <w:rsid w:val="007345AD"/>
    <w:rsid w:val="00734B27"/>
    <w:rsid w:val="00735007"/>
    <w:rsid w:val="00735FE4"/>
    <w:rsid w:val="00736613"/>
    <w:rsid w:val="007370CA"/>
    <w:rsid w:val="0073770A"/>
    <w:rsid w:val="00740B38"/>
    <w:rsid w:val="00740B82"/>
    <w:rsid w:val="00740E5B"/>
    <w:rsid w:val="00741A01"/>
    <w:rsid w:val="00741E88"/>
    <w:rsid w:val="00742E34"/>
    <w:rsid w:val="00743306"/>
    <w:rsid w:val="00745013"/>
    <w:rsid w:val="0074527B"/>
    <w:rsid w:val="007452FA"/>
    <w:rsid w:val="0074535C"/>
    <w:rsid w:val="00745651"/>
    <w:rsid w:val="00746561"/>
    <w:rsid w:val="00746E0F"/>
    <w:rsid w:val="00747D70"/>
    <w:rsid w:val="00750299"/>
    <w:rsid w:val="00750F84"/>
    <w:rsid w:val="007511EE"/>
    <w:rsid w:val="00751367"/>
    <w:rsid w:val="00751F64"/>
    <w:rsid w:val="00751FDA"/>
    <w:rsid w:val="00752573"/>
    <w:rsid w:val="0075276C"/>
    <w:rsid w:val="00753876"/>
    <w:rsid w:val="00753CF7"/>
    <w:rsid w:val="00754B34"/>
    <w:rsid w:val="0075579A"/>
    <w:rsid w:val="00755A17"/>
    <w:rsid w:val="00755F84"/>
    <w:rsid w:val="00756538"/>
    <w:rsid w:val="00757292"/>
    <w:rsid w:val="0075737F"/>
    <w:rsid w:val="007607EB"/>
    <w:rsid w:val="00760AE3"/>
    <w:rsid w:val="00760C21"/>
    <w:rsid w:val="0076125A"/>
    <w:rsid w:val="00761421"/>
    <w:rsid w:val="00761752"/>
    <w:rsid w:val="00761B1C"/>
    <w:rsid w:val="00761E5B"/>
    <w:rsid w:val="007620B6"/>
    <w:rsid w:val="00763D75"/>
    <w:rsid w:val="00765F89"/>
    <w:rsid w:val="00766767"/>
    <w:rsid w:val="00766F53"/>
    <w:rsid w:val="00766F8A"/>
    <w:rsid w:val="0076740C"/>
    <w:rsid w:val="00771E4A"/>
    <w:rsid w:val="00773504"/>
    <w:rsid w:val="0077435E"/>
    <w:rsid w:val="00774746"/>
    <w:rsid w:val="00774F8D"/>
    <w:rsid w:val="00775658"/>
    <w:rsid w:val="00775AA7"/>
    <w:rsid w:val="00776186"/>
    <w:rsid w:val="00777038"/>
    <w:rsid w:val="00780AFD"/>
    <w:rsid w:val="00780EE4"/>
    <w:rsid w:val="0078194D"/>
    <w:rsid w:val="00781AAE"/>
    <w:rsid w:val="0078355A"/>
    <w:rsid w:val="00783795"/>
    <w:rsid w:val="00783C2D"/>
    <w:rsid w:val="007849AA"/>
    <w:rsid w:val="00785CCB"/>
    <w:rsid w:val="00787011"/>
    <w:rsid w:val="007901B4"/>
    <w:rsid w:val="00790607"/>
    <w:rsid w:val="007908A3"/>
    <w:rsid w:val="00791DD2"/>
    <w:rsid w:val="00791FAF"/>
    <w:rsid w:val="007931ED"/>
    <w:rsid w:val="00793AED"/>
    <w:rsid w:val="00794D3A"/>
    <w:rsid w:val="00794F77"/>
    <w:rsid w:val="00795499"/>
    <w:rsid w:val="00795979"/>
    <w:rsid w:val="00796FDC"/>
    <w:rsid w:val="00797003"/>
    <w:rsid w:val="00797414"/>
    <w:rsid w:val="00797737"/>
    <w:rsid w:val="007A0364"/>
    <w:rsid w:val="007A0B45"/>
    <w:rsid w:val="007A2BD5"/>
    <w:rsid w:val="007A578B"/>
    <w:rsid w:val="007A5899"/>
    <w:rsid w:val="007A6B6D"/>
    <w:rsid w:val="007A6C42"/>
    <w:rsid w:val="007A6DB8"/>
    <w:rsid w:val="007A72B5"/>
    <w:rsid w:val="007B04AD"/>
    <w:rsid w:val="007B0CCC"/>
    <w:rsid w:val="007B28B8"/>
    <w:rsid w:val="007B2B2F"/>
    <w:rsid w:val="007B2CA1"/>
    <w:rsid w:val="007B2D43"/>
    <w:rsid w:val="007B4CDB"/>
    <w:rsid w:val="007B4DD9"/>
    <w:rsid w:val="007B5CA4"/>
    <w:rsid w:val="007B636D"/>
    <w:rsid w:val="007B69EA"/>
    <w:rsid w:val="007B7087"/>
    <w:rsid w:val="007B7212"/>
    <w:rsid w:val="007B746B"/>
    <w:rsid w:val="007B78C1"/>
    <w:rsid w:val="007C0207"/>
    <w:rsid w:val="007C0F6A"/>
    <w:rsid w:val="007C11D0"/>
    <w:rsid w:val="007C2C9F"/>
    <w:rsid w:val="007C31A4"/>
    <w:rsid w:val="007C4007"/>
    <w:rsid w:val="007C42CA"/>
    <w:rsid w:val="007C4867"/>
    <w:rsid w:val="007C6A95"/>
    <w:rsid w:val="007C79E8"/>
    <w:rsid w:val="007D163C"/>
    <w:rsid w:val="007D272A"/>
    <w:rsid w:val="007D2DDA"/>
    <w:rsid w:val="007D2EB7"/>
    <w:rsid w:val="007D31B4"/>
    <w:rsid w:val="007D5CBD"/>
    <w:rsid w:val="007D6605"/>
    <w:rsid w:val="007D6BDE"/>
    <w:rsid w:val="007D6E12"/>
    <w:rsid w:val="007D70DA"/>
    <w:rsid w:val="007D7A95"/>
    <w:rsid w:val="007D7BA5"/>
    <w:rsid w:val="007E091B"/>
    <w:rsid w:val="007E2E9B"/>
    <w:rsid w:val="007E4207"/>
    <w:rsid w:val="007E508D"/>
    <w:rsid w:val="007E7508"/>
    <w:rsid w:val="007E7973"/>
    <w:rsid w:val="007F1711"/>
    <w:rsid w:val="007F1785"/>
    <w:rsid w:val="007F1DB5"/>
    <w:rsid w:val="007F1E0C"/>
    <w:rsid w:val="007F21B5"/>
    <w:rsid w:val="007F242F"/>
    <w:rsid w:val="007F26AB"/>
    <w:rsid w:val="007F3002"/>
    <w:rsid w:val="007F342D"/>
    <w:rsid w:val="007F442E"/>
    <w:rsid w:val="007F44AD"/>
    <w:rsid w:val="007F59FA"/>
    <w:rsid w:val="007F5A8F"/>
    <w:rsid w:val="007F7813"/>
    <w:rsid w:val="008004E1"/>
    <w:rsid w:val="008025AE"/>
    <w:rsid w:val="008027E9"/>
    <w:rsid w:val="00802828"/>
    <w:rsid w:val="00802AEB"/>
    <w:rsid w:val="0080337B"/>
    <w:rsid w:val="00803FA4"/>
    <w:rsid w:val="00803FA8"/>
    <w:rsid w:val="00804688"/>
    <w:rsid w:val="0080488B"/>
    <w:rsid w:val="00804CE6"/>
    <w:rsid w:val="00805AF2"/>
    <w:rsid w:val="0080635B"/>
    <w:rsid w:val="00806A31"/>
    <w:rsid w:val="00806BAB"/>
    <w:rsid w:val="00807E1D"/>
    <w:rsid w:val="008109A4"/>
    <w:rsid w:val="00810C00"/>
    <w:rsid w:val="00811E5C"/>
    <w:rsid w:val="00811F1D"/>
    <w:rsid w:val="00812167"/>
    <w:rsid w:val="00812C7E"/>
    <w:rsid w:val="00812F59"/>
    <w:rsid w:val="008156EC"/>
    <w:rsid w:val="00816012"/>
    <w:rsid w:val="00816A80"/>
    <w:rsid w:val="008172B3"/>
    <w:rsid w:val="00817F10"/>
    <w:rsid w:val="00821D98"/>
    <w:rsid w:val="00822329"/>
    <w:rsid w:val="0082237F"/>
    <w:rsid w:val="008259A6"/>
    <w:rsid w:val="00825DEF"/>
    <w:rsid w:val="0082604B"/>
    <w:rsid w:val="008268A6"/>
    <w:rsid w:val="008270A7"/>
    <w:rsid w:val="0082773E"/>
    <w:rsid w:val="00827A60"/>
    <w:rsid w:val="00827AA9"/>
    <w:rsid w:val="0083050B"/>
    <w:rsid w:val="00830582"/>
    <w:rsid w:val="00832654"/>
    <w:rsid w:val="008327E1"/>
    <w:rsid w:val="00832869"/>
    <w:rsid w:val="00833CE8"/>
    <w:rsid w:val="00833FFE"/>
    <w:rsid w:val="008340BF"/>
    <w:rsid w:val="0083765B"/>
    <w:rsid w:val="0084074C"/>
    <w:rsid w:val="00840959"/>
    <w:rsid w:val="008415B5"/>
    <w:rsid w:val="00841895"/>
    <w:rsid w:val="00841ABB"/>
    <w:rsid w:val="00841EC1"/>
    <w:rsid w:val="00841FFF"/>
    <w:rsid w:val="00842286"/>
    <w:rsid w:val="00842315"/>
    <w:rsid w:val="008426A3"/>
    <w:rsid w:val="00843BAA"/>
    <w:rsid w:val="0084431B"/>
    <w:rsid w:val="00844FFA"/>
    <w:rsid w:val="008456FE"/>
    <w:rsid w:val="00845C72"/>
    <w:rsid w:val="008470A3"/>
    <w:rsid w:val="00850F83"/>
    <w:rsid w:val="008511B5"/>
    <w:rsid w:val="008518E5"/>
    <w:rsid w:val="0085213B"/>
    <w:rsid w:val="00853E82"/>
    <w:rsid w:val="00854A69"/>
    <w:rsid w:val="00854C28"/>
    <w:rsid w:val="008603A2"/>
    <w:rsid w:val="008608A2"/>
    <w:rsid w:val="008618B4"/>
    <w:rsid w:val="008619DF"/>
    <w:rsid w:val="00863577"/>
    <w:rsid w:val="00864821"/>
    <w:rsid w:val="00864A7C"/>
    <w:rsid w:val="00864E11"/>
    <w:rsid w:val="008650A8"/>
    <w:rsid w:val="008656D0"/>
    <w:rsid w:val="008661A4"/>
    <w:rsid w:val="0086705D"/>
    <w:rsid w:val="008702C3"/>
    <w:rsid w:val="0087056D"/>
    <w:rsid w:val="00871357"/>
    <w:rsid w:val="00873466"/>
    <w:rsid w:val="008734E2"/>
    <w:rsid w:val="00873718"/>
    <w:rsid w:val="00874052"/>
    <w:rsid w:val="00875B00"/>
    <w:rsid w:val="008762B1"/>
    <w:rsid w:val="0087640A"/>
    <w:rsid w:val="008769C8"/>
    <w:rsid w:val="00877070"/>
    <w:rsid w:val="00877AB1"/>
    <w:rsid w:val="00877B3B"/>
    <w:rsid w:val="008808C8"/>
    <w:rsid w:val="008816E6"/>
    <w:rsid w:val="008821DD"/>
    <w:rsid w:val="008826F9"/>
    <w:rsid w:val="00890280"/>
    <w:rsid w:val="00890AFA"/>
    <w:rsid w:val="00892253"/>
    <w:rsid w:val="00893905"/>
    <w:rsid w:val="0089441D"/>
    <w:rsid w:val="008952D5"/>
    <w:rsid w:val="00896A91"/>
    <w:rsid w:val="00897439"/>
    <w:rsid w:val="00897533"/>
    <w:rsid w:val="008A084A"/>
    <w:rsid w:val="008A0F1E"/>
    <w:rsid w:val="008A1FE2"/>
    <w:rsid w:val="008A2B36"/>
    <w:rsid w:val="008A35BE"/>
    <w:rsid w:val="008A3D4F"/>
    <w:rsid w:val="008A60E1"/>
    <w:rsid w:val="008A6D4D"/>
    <w:rsid w:val="008A7255"/>
    <w:rsid w:val="008A7D61"/>
    <w:rsid w:val="008B1945"/>
    <w:rsid w:val="008B1DB2"/>
    <w:rsid w:val="008B25C0"/>
    <w:rsid w:val="008B39DC"/>
    <w:rsid w:val="008B483E"/>
    <w:rsid w:val="008B5602"/>
    <w:rsid w:val="008B578E"/>
    <w:rsid w:val="008B5D5E"/>
    <w:rsid w:val="008B60C3"/>
    <w:rsid w:val="008B7780"/>
    <w:rsid w:val="008B7D70"/>
    <w:rsid w:val="008B7F69"/>
    <w:rsid w:val="008C0BA7"/>
    <w:rsid w:val="008C1708"/>
    <w:rsid w:val="008C24D7"/>
    <w:rsid w:val="008C45AF"/>
    <w:rsid w:val="008C4666"/>
    <w:rsid w:val="008C520E"/>
    <w:rsid w:val="008C573A"/>
    <w:rsid w:val="008C5ADC"/>
    <w:rsid w:val="008C640A"/>
    <w:rsid w:val="008C672B"/>
    <w:rsid w:val="008C68BD"/>
    <w:rsid w:val="008C6A14"/>
    <w:rsid w:val="008C733E"/>
    <w:rsid w:val="008C7840"/>
    <w:rsid w:val="008C7A16"/>
    <w:rsid w:val="008C7BFF"/>
    <w:rsid w:val="008D03B8"/>
    <w:rsid w:val="008D0793"/>
    <w:rsid w:val="008D0E23"/>
    <w:rsid w:val="008D1047"/>
    <w:rsid w:val="008D13C2"/>
    <w:rsid w:val="008D2F57"/>
    <w:rsid w:val="008D398B"/>
    <w:rsid w:val="008D4577"/>
    <w:rsid w:val="008D4F5A"/>
    <w:rsid w:val="008D52BB"/>
    <w:rsid w:val="008D5B45"/>
    <w:rsid w:val="008D5E91"/>
    <w:rsid w:val="008D678D"/>
    <w:rsid w:val="008D6E72"/>
    <w:rsid w:val="008D6FB3"/>
    <w:rsid w:val="008D74DE"/>
    <w:rsid w:val="008E06C9"/>
    <w:rsid w:val="008E0718"/>
    <w:rsid w:val="008E15CE"/>
    <w:rsid w:val="008E1C0A"/>
    <w:rsid w:val="008E257E"/>
    <w:rsid w:val="008E3489"/>
    <w:rsid w:val="008E39FC"/>
    <w:rsid w:val="008E48D8"/>
    <w:rsid w:val="008E51B1"/>
    <w:rsid w:val="008E59F8"/>
    <w:rsid w:val="008E5C90"/>
    <w:rsid w:val="008E6017"/>
    <w:rsid w:val="008E7E3F"/>
    <w:rsid w:val="008F009D"/>
    <w:rsid w:val="008F02CD"/>
    <w:rsid w:val="008F0322"/>
    <w:rsid w:val="008F0C24"/>
    <w:rsid w:val="008F10AE"/>
    <w:rsid w:val="008F1581"/>
    <w:rsid w:val="008F2A87"/>
    <w:rsid w:val="008F35F2"/>
    <w:rsid w:val="008F4443"/>
    <w:rsid w:val="008F4FE5"/>
    <w:rsid w:val="008F55CF"/>
    <w:rsid w:val="008F5FCE"/>
    <w:rsid w:val="008F747A"/>
    <w:rsid w:val="008F74F6"/>
    <w:rsid w:val="00900A78"/>
    <w:rsid w:val="00900FBA"/>
    <w:rsid w:val="009015B6"/>
    <w:rsid w:val="009016A9"/>
    <w:rsid w:val="009018FB"/>
    <w:rsid w:val="00901AE8"/>
    <w:rsid w:val="00901D00"/>
    <w:rsid w:val="00901EA3"/>
    <w:rsid w:val="009032A4"/>
    <w:rsid w:val="009033AE"/>
    <w:rsid w:val="009047EF"/>
    <w:rsid w:val="009056D2"/>
    <w:rsid w:val="00906C53"/>
    <w:rsid w:val="0090726F"/>
    <w:rsid w:val="00907444"/>
    <w:rsid w:val="009075F6"/>
    <w:rsid w:val="00910FD7"/>
    <w:rsid w:val="00912024"/>
    <w:rsid w:val="00913E43"/>
    <w:rsid w:val="009143CC"/>
    <w:rsid w:val="009144DB"/>
    <w:rsid w:val="009145E4"/>
    <w:rsid w:val="00915282"/>
    <w:rsid w:val="00915444"/>
    <w:rsid w:val="009159A4"/>
    <w:rsid w:val="00916A14"/>
    <w:rsid w:val="00916FAC"/>
    <w:rsid w:val="00917203"/>
    <w:rsid w:val="00917205"/>
    <w:rsid w:val="00917644"/>
    <w:rsid w:val="00917DE4"/>
    <w:rsid w:val="009203B5"/>
    <w:rsid w:val="00920758"/>
    <w:rsid w:val="009222C4"/>
    <w:rsid w:val="00922930"/>
    <w:rsid w:val="00922FF8"/>
    <w:rsid w:val="00923456"/>
    <w:rsid w:val="00923AED"/>
    <w:rsid w:val="00923DFD"/>
    <w:rsid w:val="00924355"/>
    <w:rsid w:val="009247C4"/>
    <w:rsid w:val="00925B6F"/>
    <w:rsid w:val="00925B7C"/>
    <w:rsid w:val="00926C99"/>
    <w:rsid w:val="00926EAF"/>
    <w:rsid w:val="00927471"/>
    <w:rsid w:val="0092779A"/>
    <w:rsid w:val="00930D2E"/>
    <w:rsid w:val="0093106E"/>
    <w:rsid w:val="00931968"/>
    <w:rsid w:val="00931CF0"/>
    <w:rsid w:val="00935492"/>
    <w:rsid w:val="009360BB"/>
    <w:rsid w:val="009361B2"/>
    <w:rsid w:val="00936B93"/>
    <w:rsid w:val="00937322"/>
    <w:rsid w:val="00940160"/>
    <w:rsid w:val="00940290"/>
    <w:rsid w:val="00941A0C"/>
    <w:rsid w:val="009421D3"/>
    <w:rsid w:val="009439C8"/>
    <w:rsid w:val="00944F38"/>
    <w:rsid w:val="009460AF"/>
    <w:rsid w:val="00946262"/>
    <w:rsid w:val="00946278"/>
    <w:rsid w:val="0094657D"/>
    <w:rsid w:val="00950C72"/>
    <w:rsid w:val="00951122"/>
    <w:rsid w:val="0095155B"/>
    <w:rsid w:val="00951B88"/>
    <w:rsid w:val="00952626"/>
    <w:rsid w:val="00952CBE"/>
    <w:rsid w:val="00953064"/>
    <w:rsid w:val="009534D7"/>
    <w:rsid w:val="00954979"/>
    <w:rsid w:val="00954F43"/>
    <w:rsid w:val="00955091"/>
    <w:rsid w:val="0095521E"/>
    <w:rsid w:val="00955487"/>
    <w:rsid w:val="00955A35"/>
    <w:rsid w:val="00957686"/>
    <w:rsid w:val="009616DF"/>
    <w:rsid w:val="00961A3F"/>
    <w:rsid w:val="00962F1C"/>
    <w:rsid w:val="009646EC"/>
    <w:rsid w:val="0096480C"/>
    <w:rsid w:val="00964BDE"/>
    <w:rsid w:val="009655B7"/>
    <w:rsid w:val="009656D1"/>
    <w:rsid w:val="00965FE2"/>
    <w:rsid w:val="009666A9"/>
    <w:rsid w:val="0096693A"/>
    <w:rsid w:val="00966C89"/>
    <w:rsid w:val="0096703F"/>
    <w:rsid w:val="00970EB7"/>
    <w:rsid w:val="00970EBF"/>
    <w:rsid w:val="00971582"/>
    <w:rsid w:val="009722CB"/>
    <w:rsid w:val="00973D7C"/>
    <w:rsid w:val="00976D1B"/>
    <w:rsid w:val="00976DD7"/>
    <w:rsid w:val="00976F5D"/>
    <w:rsid w:val="0097702E"/>
    <w:rsid w:val="009775C7"/>
    <w:rsid w:val="00977F1A"/>
    <w:rsid w:val="00980205"/>
    <w:rsid w:val="00980E9A"/>
    <w:rsid w:val="00980F2F"/>
    <w:rsid w:val="00981202"/>
    <w:rsid w:val="009816D2"/>
    <w:rsid w:val="00981ADA"/>
    <w:rsid w:val="00982058"/>
    <w:rsid w:val="00982AFD"/>
    <w:rsid w:val="0098319D"/>
    <w:rsid w:val="00983E93"/>
    <w:rsid w:val="00983F87"/>
    <w:rsid w:val="00984A36"/>
    <w:rsid w:val="00984F4E"/>
    <w:rsid w:val="00986C23"/>
    <w:rsid w:val="0098711A"/>
    <w:rsid w:val="009879B4"/>
    <w:rsid w:val="00987DE2"/>
    <w:rsid w:val="00987FC7"/>
    <w:rsid w:val="009902D3"/>
    <w:rsid w:val="00990D9A"/>
    <w:rsid w:val="009924CB"/>
    <w:rsid w:val="00992E42"/>
    <w:rsid w:val="009949A5"/>
    <w:rsid w:val="0099659D"/>
    <w:rsid w:val="0099692B"/>
    <w:rsid w:val="009970CC"/>
    <w:rsid w:val="009A0158"/>
    <w:rsid w:val="009A09FE"/>
    <w:rsid w:val="009A0EA8"/>
    <w:rsid w:val="009A11F2"/>
    <w:rsid w:val="009A1E55"/>
    <w:rsid w:val="009A20C9"/>
    <w:rsid w:val="009A2697"/>
    <w:rsid w:val="009A3481"/>
    <w:rsid w:val="009A34A5"/>
    <w:rsid w:val="009A48C2"/>
    <w:rsid w:val="009A5FFA"/>
    <w:rsid w:val="009A6790"/>
    <w:rsid w:val="009A7316"/>
    <w:rsid w:val="009A778D"/>
    <w:rsid w:val="009A788D"/>
    <w:rsid w:val="009B038E"/>
    <w:rsid w:val="009B1ABB"/>
    <w:rsid w:val="009B26C2"/>
    <w:rsid w:val="009B296B"/>
    <w:rsid w:val="009B29F0"/>
    <w:rsid w:val="009B2B06"/>
    <w:rsid w:val="009B2EE8"/>
    <w:rsid w:val="009B587E"/>
    <w:rsid w:val="009B5C39"/>
    <w:rsid w:val="009B5CB0"/>
    <w:rsid w:val="009B6632"/>
    <w:rsid w:val="009B68F9"/>
    <w:rsid w:val="009B6D72"/>
    <w:rsid w:val="009B7DEB"/>
    <w:rsid w:val="009C199D"/>
    <w:rsid w:val="009C1CE1"/>
    <w:rsid w:val="009C3B9D"/>
    <w:rsid w:val="009C4B4D"/>
    <w:rsid w:val="009C6196"/>
    <w:rsid w:val="009C65B0"/>
    <w:rsid w:val="009C7506"/>
    <w:rsid w:val="009D3994"/>
    <w:rsid w:val="009D3DDB"/>
    <w:rsid w:val="009D4232"/>
    <w:rsid w:val="009D45AD"/>
    <w:rsid w:val="009D4D70"/>
    <w:rsid w:val="009D52F3"/>
    <w:rsid w:val="009D56CD"/>
    <w:rsid w:val="009D5758"/>
    <w:rsid w:val="009D59DE"/>
    <w:rsid w:val="009D7FC1"/>
    <w:rsid w:val="009E26FD"/>
    <w:rsid w:val="009E27B6"/>
    <w:rsid w:val="009E2DFE"/>
    <w:rsid w:val="009E3010"/>
    <w:rsid w:val="009E3DFA"/>
    <w:rsid w:val="009E42ED"/>
    <w:rsid w:val="009E47EF"/>
    <w:rsid w:val="009E5A6E"/>
    <w:rsid w:val="009E7661"/>
    <w:rsid w:val="009E7D3A"/>
    <w:rsid w:val="009E7E9A"/>
    <w:rsid w:val="009F2B24"/>
    <w:rsid w:val="009F2BB9"/>
    <w:rsid w:val="009F316E"/>
    <w:rsid w:val="009F3E17"/>
    <w:rsid w:val="009F4AD5"/>
    <w:rsid w:val="009F571C"/>
    <w:rsid w:val="009F5C1C"/>
    <w:rsid w:val="00A00E22"/>
    <w:rsid w:val="00A01343"/>
    <w:rsid w:val="00A01685"/>
    <w:rsid w:val="00A01CDD"/>
    <w:rsid w:val="00A01DE7"/>
    <w:rsid w:val="00A021EA"/>
    <w:rsid w:val="00A02E71"/>
    <w:rsid w:val="00A02EBE"/>
    <w:rsid w:val="00A04C30"/>
    <w:rsid w:val="00A05E46"/>
    <w:rsid w:val="00A06A4D"/>
    <w:rsid w:val="00A06EE2"/>
    <w:rsid w:val="00A0741F"/>
    <w:rsid w:val="00A10E43"/>
    <w:rsid w:val="00A10F7B"/>
    <w:rsid w:val="00A11625"/>
    <w:rsid w:val="00A119DA"/>
    <w:rsid w:val="00A11C57"/>
    <w:rsid w:val="00A120A2"/>
    <w:rsid w:val="00A12EAB"/>
    <w:rsid w:val="00A13D4D"/>
    <w:rsid w:val="00A14E74"/>
    <w:rsid w:val="00A14FCA"/>
    <w:rsid w:val="00A16068"/>
    <w:rsid w:val="00A16A75"/>
    <w:rsid w:val="00A17D50"/>
    <w:rsid w:val="00A21469"/>
    <w:rsid w:val="00A224AD"/>
    <w:rsid w:val="00A244E8"/>
    <w:rsid w:val="00A249A5"/>
    <w:rsid w:val="00A258B2"/>
    <w:rsid w:val="00A26588"/>
    <w:rsid w:val="00A27167"/>
    <w:rsid w:val="00A27CD5"/>
    <w:rsid w:val="00A27F76"/>
    <w:rsid w:val="00A3121C"/>
    <w:rsid w:val="00A32B3E"/>
    <w:rsid w:val="00A3367F"/>
    <w:rsid w:val="00A340E8"/>
    <w:rsid w:val="00A34A41"/>
    <w:rsid w:val="00A353CD"/>
    <w:rsid w:val="00A35BF4"/>
    <w:rsid w:val="00A366EA"/>
    <w:rsid w:val="00A36B20"/>
    <w:rsid w:val="00A36EA8"/>
    <w:rsid w:val="00A415FB"/>
    <w:rsid w:val="00A41B12"/>
    <w:rsid w:val="00A431F0"/>
    <w:rsid w:val="00A44869"/>
    <w:rsid w:val="00A44ECB"/>
    <w:rsid w:val="00A44ECC"/>
    <w:rsid w:val="00A45315"/>
    <w:rsid w:val="00A45908"/>
    <w:rsid w:val="00A47723"/>
    <w:rsid w:val="00A51543"/>
    <w:rsid w:val="00A51B07"/>
    <w:rsid w:val="00A51EB2"/>
    <w:rsid w:val="00A523B8"/>
    <w:rsid w:val="00A54A8B"/>
    <w:rsid w:val="00A55393"/>
    <w:rsid w:val="00A55864"/>
    <w:rsid w:val="00A55998"/>
    <w:rsid w:val="00A55A6D"/>
    <w:rsid w:val="00A56D2F"/>
    <w:rsid w:val="00A57430"/>
    <w:rsid w:val="00A57C58"/>
    <w:rsid w:val="00A6035D"/>
    <w:rsid w:val="00A6096F"/>
    <w:rsid w:val="00A61ECA"/>
    <w:rsid w:val="00A62D87"/>
    <w:rsid w:val="00A63AC3"/>
    <w:rsid w:val="00A6437E"/>
    <w:rsid w:val="00A6530F"/>
    <w:rsid w:val="00A6563E"/>
    <w:rsid w:val="00A65BB6"/>
    <w:rsid w:val="00A65D52"/>
    <w:rsid w:val="00A66F21"/>
    <w:rsid w:val="00A70951"/>
    <w:rsid w:val="00A70AE2"/>
    <w:rsid w:val="00A710BD"/>
    <w:rsid w:val="00A7117F"/>
    <w:rsid w:val="00A711DC"/>
    <w:rsid w:val="00A71A09"/>
    <w:rsid w:val="00A71B89"/>
    <w:rsid w:val="00A72594"/>
    <w:rsid w:val="00A72B85"/>
    <w:rsid w:val="00A73A34"/>
    <w:rsid w:val="00A73A3E"/>
    <w:rsid w:val="00A73BF7"/>
    <w:rsid w:val="00A73E63"/>
    <w:rsid w:val="00A74346"/>
    <w:rsid w:val="00A74F59"/>
    <w:rsid w:val="00A75C64"/>
    <w:rsid w:val="00A75CA1"/>
    <w:rsid w:val="00A8080B"/>
    <w:rsid w:val="00A82AE8"/>
    <w:rsid w:val="00A82E27"/>
    <w:rsid w:val="00A84588"/>
    <w:rsid w:val="00A85061"/>
    <w:rsid w:val="00A85E0E"/>
    <w:rsid w:val="00A8652D"/>
    <w:rsid w:val="00A86AD1"/>
    <w:rsid w:val="00A908E5"/>
    <w:rsid w:val="00A917FB"/>
    <w:rsid w:val="00A920AD"/>
    <w:rsid w:val="00A9245E"/>
    <w:rsid w:val="00A924ED"/>
    <w:rsid w:val="00A926C3"/>
    <w:rsid w:val="00A92B42"/>
    <w:rsid w:val="00A9476A"/>
    <w:rsid w:val="00A96342"/>
    <w:rsid w:val="00A96C2D"/>
    <w:rsid w:val="00A97870"/>
    <w:rsid w:val="00AA0348"/>
    <w:rsid w:val="00AA0993"/>
    <w:rsid w:val="00AA0B66"/>
    <w:rsid w:val="00AA18E1"/>
    <w:rsid w:val="00AA1BDD"/>
    <w:rsid w:val="00AA1DED"/>
    <w:rsid w:val="00AA21C8"/>
    <w:rsid w:val="00AA2BC0"/>
    <w:rsid w:val="00AA320A"/>
    <w:rsid w:val="00AA37F4"/>
    <w:rsid w:val="00AA5ADA"/>
    <w:rsid w:val="00AA5EB8"/>
    <w:rsid w:val="00AA6336"/>
    <w:rsid w:val="00AA7219"/>
    <w:rsid w:val="00AA75E7"/>
    <w:rsid w:val="00AA7F34"/>
    <w:rsid w:val="00AA7FB2"/>
    <w:rsid w:val="00AB01B8"/>
    <w:rsid w:val="00AB20F4"/>
    <w:rsid w:val="00AB25B5"/>
    <w:rsid w:val="00AB29B6"/>
    <w:rsid w:val="00AB3968"/>
    <w:rsid w:val="00AB4725"/>
    <w:rsid w:val="00AB6111"/>
    <w:rsid w:val="00AB7205"/>
    <w:rsid w:val="00AB7841"/>
    <w:rsid w:val="00AC0EB7"/>
    <w:rsid w:val="00AC1B4F"/>
    <w:rsid w:val="00AC24D7"/>
    <w:rsid w:val="00AC2BD8"/>
    <w:rsid w:val="00AC2D47"/>
    <w:rsid w:val="00AC2F4C"/>
    <w:rsid w:val="00AC3A36"/>
    <w:rsid w:val="00AC4086"/>
    <w:rsid w:val="00AC4851"/>
    <w:rsid w:val="00AC4895"/>
    <w:rsid w:val="00AC50E1"/>
    <w:rsid w:val="00AC6392"/>
    <w:rsid w:val="00AD0032"/>
    <w:rsid w:val="00AD1223"/>
    <w:rsid w:val="00AD31BB"/>
    <w:rsid w:val="00AD3314"/>
    <w:rsid w:val="00AD37E0"/>
    <w:rsid w:val="00AD3FE2"/>
    <w:rsid w:val="00AD4A88"/>
    <w:rsid w:val="00AD4F66"/>
    <w:rsid w:val="00AD6B95"/>
    <w:rsid w:val="00AD6CA6"/>
    <w:rsid w:val="00AD71F4"/>
    <w:rsid w:val="00AE0016"/>
    <w:rsid w:val="00AE0018"/>
    <w:rsid w:val="00AE1D2F"/>
    <w:rsid w:val="00AE2B4E"/>
    <w:rsid w:val="00AE32BB"/>
    <w:rsid w:val="00AE35C5"/>
    <w:rsid w:val="00AE3DE5"/>
    <w:rsid w:val="00AE4A9F"/>
    <w:rsid w:val="00AE4E83"/>
    <w:rsid w:val="00AE51DC"/>
    <w:rsid w:val="00AE5717"/>
    <w:rsid w:val="00AE5A5C"/>
    <w:rsid w:val="00AE5B96"/>
    <w:rsid w:val="00AF06A1"/>
    <w:rsid w:val="00AF0B2E"/>
    <w:rsid w:val="00AF23C8"/>
    <w:rsid w:val="00AF23DE"/>
    <w:rsid w:val="00AF3004"/>
    <w:rsid w:val="00AF35C1"/>
    <w:rsid w:val="00AF375A"/>
    <w:rsid w:val="00AF42BB"/>
    <w:rsid w:val="00AF46B8"/>
    <w:rsid w:val="00AF478D"/>
    <w:rsid w:val="00AF47D3"/>
    <w:rsid w:val="00AF52A0"/>
    <w:rsid w:val="00AF5519"/>
    <w:rsid w:val="00AF6FFC"/>
    <w:rsid w:val="00B00689"/>
    <w:rsid w:val="00B01D38"/>
    <w:rsid w:val="00B02018"/>
    <w:rsid w:val="00B03B9B"/>
    <w:rsid w:val="00B04351"/>
    <w:rsid w:val="00B04E05"/>
    <w:rsid w:val="00B04EFD"/>
    <w:rsid w:val="00B0507F"/>
    <w:rsid w:val="00B05675"/>
    <w:rsid w:val="00B069BB"/>
    <w:rsid w:val="00B10D60"/>
    <w:rsid w:val="00B11E20"/>
    <w:rsid w:val="00B1206E"/>
    <w:rsid w:val="00B13D6B"/>
    <w:rsid w:val="00B1479C"/>
    <w:rsid w:val="00B15226"/>
    <w:rsid w:val="00B15357"/>
    <w:rsid w:val="00B158A5"/>
    <w:rsid w:val="00B15CC3"/>
    <w:rsid w:val="00B1606B"/>
    <w:rsid w:val="00B161C2"/>
    <w:rsid w:val="00B17BD4"/>
    <w:rsid w:val="00B202D1"/>
    <w:rsid w:val="00B20E09"/>
    <w:rsid w:val="00B211C1"/>
    <w:rsid w:val="00B2266C"/>
    <w:rsid w:val="00B2356C"/>
    <w:rsid w:val="00B249F0"/>
    <w:rsid w:val="00B24DD9"/>
    <w:rsid w:val="00B2587F"/>
    <w:rsid w:val="00B26559"/>
    <w:rsid w:val="00B26958"/>
    <w:rsid w:val="00B26A11"/>
    <w:rsid w:val="00B27482"/>
    <w:rsid w:val="00B27674"/>
    <w:rsid w:val="00B30032"/>
    <w:rsid w:val="00B30A08"/>
    <w:rsid w:val="00B31028"/>
    <w:rsid w:val="00B339C9"/>
    <w:rsid w:val="00B3432E"/>
    <w:rsid w:val="00B34533"/>
    <w:rsid w:val="00B348EF"/>
    <w:rsid w:val="00B358F1"/>
    <w:rsid w:val="00B372C9"/>
    <w:rsid w:val="00B37313"/>
    <w:rsid w:val="00B43438"/>
    <w:rsid w:val="00B43CA7"/>
    <w:rsid w:val="00B43DC5"/>
    <w:rsid w:val="00B444AA"/>
    <w:rsid w:val="00B47379"/>
    <w:rsid w:val="00B502B2"/>
    <w:rsid w:val="00B519DA"/>
    <w:rsid w:val="00B51D90"/>
    <w:rsid w:val="00B5208E"/>
    <w:rsid w:val="00B52A5B"/>
    <w:rsid w:val="00B53CBE"/>
    <w:rsid w:val="00B5425C"/>
    <w:rsid w:val="00B542AC"/>
    <w:rsid w:val="00B559B1"/>
    <w:rsid w:val="00B609DE"/>
    <w:rsid w:val="00B6346A"/>
    <w:rsid w:val="00B643AE"/>
    <w:rsid w:val="00B650BD"/>
    <w:rsid w:val="00B659FE"/>
    <w:rsid w:val="00B67FF4"/>
    <w:rsid w:val="00B700A4"/>
    <w:rsid w:val="00B7050A"/>
    <w:rsid w:val="00B71064"/>
    <w:rsid w:val="00B7279E"/>
    <w:rsid w:val="00B74994"/>
    <w:rsid w:val="00B762B1"/>
    <w:rsid w:val="00B76421"/>
    <w:rsid w:val="00B764E7"/>
    <w:rsid w:val="00B774DF"/>
    <w:rsid w:val="00B778BC"/>
    <w:rsid w:val="00B80122"/>
    <w:rsid w:val="00B80575"/>
    <w:rsid w:val="00B8081A"/>
    <w:rsid w:val="00B81383"/>
    <w:rsid w:val="00B81577"/>
    <w:rsid w:val="00B81596"/>
    <w:rsid w:val="00B81EDD"/>
    <w:rsid w:val="00B82B31"/>
    <w:rsid w:val="00B8535E"/>
    <w:rsid w:val="00B857D4"/>
    <w:rsid w:val="00B85D9E"/>
    <w:rsid w:val="00B86109"/>
    <w:rsid w:val="00B86642"/>
    <w:rsid w:val="00B86A14"/>
    <w:rsid w:val="00B8729E"/>
    <w:rsid w:val="00B8754B"/>
    <w:rsid w:val="00B905F6"/>
    <w:rsid w:val="00B91471"/>
    <w:rsid w:val="00B9212E"/>
    <w:rsid w:val="00B92AC4"/>
    <w:rsid w:val="00B951E5"/>
    <w:rsid w:val="00B95AB3"/>
    <w:rsid w:val="00B960C8"/>
    <w:rsid w:val="00BA01B7"/>
    <w:rsid w:val="00BA09F7"/>
    <w:rsid w:val="00BA15AE"/>
    <w:rsid w:val="00BA1EA5"/>
    <w:rsid w:val="00BA4651"/>
    <w:rsid w:val="00BA4A18"/>
    <w:rsid w:val="00BA4C45"/>
    <w:rsid w:val="00BA4D54"/>
    <w:rsid w:val="00BA500B"/>
    <w:rsid w:val="00BA660B"/>
    <w:rsid w:val="00BA70F2"/>
    <w:rsid w:val="00BB0133"/>
    <w:rsid w:val="00BB2D60"/>
    <w:rsid w:val="00BB3A9C"/>
    <w:rsid w:val="00BB425E"/>
    <w:rsid w:val="00BB4A44"/>
    <w:rsid w:val="00BB582C"/>
    <w:rsid w:val="00BB5B6D"/>
    <w:rsid w:val="00BC0417"/>
    <w:rsid w:val="00BC0B09"/>
    <w:rsid w:val="00BC1544"/>
    <w:rsid w:val="00BC2C23"/>
    <w:rsid w:val="00BC2C59"/>
    <w:rsid w:val="00BC2EFF"/>
    <w:rsid w:val="00BC370F"/>
    <w:rsid w:val="00BC3E27"/>
    <w:rsid w:val="00BC3E36"/>
    <w:rsid w:val="00BC3FDB"/>
    <w:rsid w:val="00BC464A"/>
    <w:rsid w:val="00BC46B9"/>
    <w:rsid w:val="00BC4A29"/>
    <w:rsid w:val="00BC6647"/>
    <w:rsid w:val="00BC67ED"/>
    <w:rsid w:val="00BD1E83"/>
    <w:rsid w:val="00BD24DB"/>
    <w:rsid w:val="00BD2ADA"/>
    <w:rsid w:val="00BD5AFE"/>
    <w:rsid w:val="00BD7397"/>
    <w:rsid w:val="00BD79E7"/>
    <w:rsid w:val="00BE02B4"/>
    <w:rsid w:val="00BE0C0A"/>
    <w:rsid w:val="00BE197A"/>
    <w:rsid w:val="00BE1A48"/>
    <w:rsid w:val="00BE1FBB"/>
    <w:rsid w:val="00BE24A9"/>
    <w:rsid w:val="00BE41FC"/>
    <w:rsid w:val="00BE4D40"/>
    <w:rsid w:val="00BE5771"/>
    <w:rsid w:val="00BE58F3"/>
    <w:rsid w:val="00BE62D4"/>
    <w:rsid w:val="00BE7175"/>
    <w:rsid w:val="00BE7347"/>
    <w:rsid w:val="00BF130E"/>
    <w:rsid w:val="00BF1BC4"/>
    <w:rsid w:val="00BF280A"/>
    <w:rsid w:val="00BF33D4"/>
    <w:rsid w:val="00BF364E"/>
    <w:rsid w:val="00BF5F72"/>
    <w:rsid w:val="00BF682A"/>
    <w:rsid w:val="00BF6BC4"/>
    <w:rsid w:val="00C003FD"/>
    <w:rsid w:val="00C008AD"/>
    <w:rsid w:val="00C017C5"/>
    <w:rsid w:val="00C022E6"/>
    <w:rsid w:val="00C02E1E"/>
    <w:rsid w:val="00C039DD"/>
    <w:rsid w:val="00C03A75"/>
    <w:rsid w:val="00C0468C"/>
    <w:rsid w:val="00C04737"/>
    <w:rsid w:val="00C05040"/>
    <w:rsid w:val="00C060AD"/>
    <w:rsid w:val="00C10C81"/>
    <w:rsid w:val="00C1224D"/>
    <w:rsid w:val="00C12967"/>
    <w:rsid w:val="00C12F0D"/>
    <w:rsid w:val="00C1365E"/>
    <w:rsid w:val="00C13BA7"/>
    <w:rsid w:val="00C1633E"/>
    <w:rsid w:val="00C1641C"/>
    <w:rsid w:val="00C166D6"/>
    <w:rsid w:val="00C2097F"/>
    <w:rsid w:val="00C22A15"/>
    <w:rsid w:val="00C23B27"/>
    <w:rsid w:val="00C24DC6"/>
    <w:rsid w:val="00C25764"/>
    <w:rsid w:val="00C26A6C"/>
    <w:rsid w:val="00C27290"/>
    <w:rsid w:val="00C303D2"/>
    <w:rsid w:val="00C306F2"/>
    <w:rsid w:val="00C30749"/>
    <w:rsid w:val="00C318B5"/>
    <w:rsid w:val="00C31D0F"/>
    <w:rsid w:val="00C331FB"/>
    <w:rsid w:val="00C3329E"/>
    <w:rsid w:val="00C33A8E"/>
    <w:rsid w:val="00C33B8F"/>
    <w:rsid w:val="00C34B5A"/>
    <w:rsid w:val="00C35EF4"/>
    <w:rsid w:val="00C3658E"/>
    <w:rsid w:val="00C367B8"/>
    <w:rsid w:val="00C36CBE"/>
    <w:rsid w:val="00C40027"/>
    <w:rsid w:val="00C4205A"/>
    <w:rsid w:val="00C42636"/>
    <w:rsid w:val="00C42A0A"/>
    <w:rsid w:val="00C43B2C"/>
    <w:rsid w:val="00C444B6"/>
    <w:rsid w:val="00C44AA7"/>
    <w:rsid w:val="00C451E6"/>
    <w:rsid w:val="00C45815"/>
    <w:rsid w:val="00C4646B"/>
    <w:rsid w:val="00C46F49"/>
    <w:rsid w:val="00C500ED"/>
    <w:rsid w:val="00C5037C"/>
    <w:rsid w:val="00C50B40"/>
    <w:rsid w:val="00C53846"/>
    <w:rsid w:val="00C542B3"/>
    <w:rsid w:val="00C54605"/>
    <w:rsid w:val="00C550B7"/>
    <w:rsid w:val="00C55428"/>
    <w:rsid w:val="00C56AD6"/>
    <w:rsid w:val="00C57A04"/>
    <w:rsid w:val="00C60691"/>
    <w:rsid w:val="00C618D0"/>
    <w:rsid w:val="00C6345C"/>
    <w:rsid w:val="00C64EB2"/>
    <w:rsid w:val="00C65391"/>
    <w:rsid w:val="00C66893"/>
    <w:rsid w:val="00C66F00"/>
    <w:rsid w:val="00C67AD3"/>
    <w:rsid w:val="00C67B18"/>
    <w:rsid w:val="00C67F5B"/>
    <w:rsid w:val="00C724BD"/>
    <w:rsid w:val="00C7321D"/>
    <w:rsid w:val="00C75821"/>
    <w:rsid w:val="00C75DD4"/>
    <w:rsid w:val="00C760FA"/>
    <w:rsid w:val="00C76ABE"/>
    <w:rsid w:val="00C7789D"/>
    <w:rsid w:val="00C812B3"/>
    <w:rsid w:val="00C8167A"/>
    <w:rsid w:val="00C82055"/>
    <w:rsid w:val="00C827A4"/>
    <w:rsid w:val="00C82AC8"/>
    <w:rsid w:val="00C84211"/>
    <w:rsid w:val="00C844C9"/>
    <w:rsid w:val="00C84580"/>
    <w:rsid w:val="00C8488E"/>
    <w:rsid w:val="00C84D15"/>
    <w:rsid w:val="00C85E57"/>
    <w:rsid w:val="00C87983"/>
    <w:rsid w:val="00C87A82"/>
    <w:rsid w:val="00C87DB9"/>
    <w:rsid w:val="00C912EF"/>
    <w:rsid w:val="00C918BC"/>
    <w:rsid w:val="00C92178"/>
    <w:rsid w:val="00C92559"/>
    <w:rsid w:val="00C92E89"/>
    <w:rsid w:val="00C93572"/>
    <w:rsid w:val="00C94C23"/>
    <w:rsid w:val="00C94C34"/>
    <w:rsid w:val="00C97B60"/>
    <w:rsid w:val="00CA01F8"/>
    <w:rsid w:val="00CA2972"/>
    <w:rsid w:val="00CA3ECB"/>
    <w:rsid w:val="00CA3F4D"/>
    <w:rsid w:val="00CA42A8"/>
    <w:rsid w:val="00CA4746"/>
    <w:rsid w:val="00CA5A9E"/>
    <w:rsid w:val="00CA6765"/>
    <w:rsid w:val="00CA67F3"/>
    <w:rsid w:val="00CB05A5"/>
    <w:rsid w:val="00CB1913"/>
    <w:rsid w:val="00CB1C8B"/>
    <w:rsid w:val="00CB2037"/>
    <w:rsid w:val="00CB3C79"/>
    <w:rsid w:val="00CB3F82"/>
    <w:rsid w:val="00CB5126"/>
    <w:rsid w:val="00CB5AF2"/>
    <w:rsid w:val="00CB6D6A"/>
    <w:rsid w:val="00CB7D8E"/>
    <w:rsid w:val="00CC0137"/>
    <w:rsid w:val="00CC0380"/>
    <w:rsid w:val="00CC1E23"/>
    <w:rsid w:val="00CC36B5"/>
    <w:rsid w:val="00CC3B96"/>
    <w:rsid w:val="00CC3E41"/>
    <w:rsid w:val="00CC3EC7"/>
    <w:rsid w:val="00CC436C"/>
    <w:rsid w:val="00CC44F3"/>
    <w:rsid w:val="00CC52C8"/>
    <w:rsid w:val="00CC5E52"/>
    <w:rsid w:val="00CC610A"/>
    <w:rsid w:val="00CC6318"/>
    <w:rsid w:val="00CC67DD"/>
    <w:rsid w:val="00CC6F81"/>
    <w:rsid w:val="00CC7888"/>
    <w:rsid w:val="00CD097E"/>
    <w:rsid w:val="00CD1364"/>
    <w:rsid w:val="00CD4E27"/>
    <w:rsid w:val="00CD62A5"/>
    <w:rsid w:val="00CD6995"/>
    <w:rsid w:val="00CD74E0"/>
    <w:rsid w:val="00CD778A"/>
    <w:rsid w:val="00CD783E"/>
    <w:rsid w:val="00CD7D19"/>
    <w:rsid w:val="00CE0913"/>
    <w:rsid w:val="00CE09A0"/>
    <w:rsid w:val="00CE0EDD"/>
    <w:rsid w:val="00CE0F76"/>
    <w:rsid w:val="00CE2487"/>
    <w:rsid w:val="00CE31BE"/>
    <w:rsid w:val="00CE418B"/>
    <w:rsid w:val="00CE41EA"/>
    <w:rsid w:val="00CE49F9"/>
    <w:rsid w:val="00CE54DD"/>
    <w:rsid w:val="00CE57BA"/>
    <w:rsid w:val="00CE6475"/>
    <w:rsid w:val="00CE7DB6"/>
    <w:rsid w:val="00CF1596"/>
    <w:rsid w:val="00CF170D"/>
    <w:rsid w:val="00CF256A"/>
    <w:rsid w:val="00CF2940"/>
    <w:rsid w:val="00CF2D18"/>
    <w:rsid w:val="00CF582D"/>
    <w:rsid w:val="00CF5A8D"/>
    <w:rsid w:val="00CF70E3"/>
    <w:rsid w:val="00CF7623"/>
    <w:rsid w:val="00CF77CE"/>
    <w:rsid w:val="00D00D52"/>
    <w:rsid w:val="00D01BD3"/>
    <w:rsid w:val="00D026DB"/>
    <w:rsid w:val="00D02B56"/>
    <w:rsid w:val="00D035F3"/>
    <w:rsid w:val="00D0437F"/>
    <w:rsid w:val="00D04885"/>
    <w:rsid w:val="00D05097"/>
    <w:rsid w:val="00D05551"/>
    <w:rsid w:val="00D05AB7"/>
    <w:rsid w:val="00D06BC8"/>
    <w:rsid w:val="00D0712C"/>
    <w:rsid w:val="00D071F0"/>
    <w:rsid w:val="00D07757"/>
    <w:rsid w:val="00D07D56"/>
    <w:rsid w:val="00D101F0"/>
    <w:rsid w:val="00D11704"/>
    <w:rsid w:val="00D12DC0"/>
    <w:rsid w:val="00D13219"/>
    <w:rsid w:val="00D1349E"/>
    <w:rsid w:val="00D147B8"/>
    <w:rsid w:val="00D14909"/>
    <w:rsid w:val="00D1505A"/>
    <w:rsid w:val="00D1543C"/>
    <w:rsid w:val="00D15F61"/>
    <w:rsid w:val="00D1637A"/>
    <w:rsid w:val="00D16F5F"/>
    <w:rsid w:val="00D178BB"/>
    <w:rsid w:val="00D17E5D"/>
    <w:rsid w:val="00D20B89"/>
    <w:rsid w:val="00D2157C"/>
    <w:rsid w:val="00D21C76"/>
    <w:rsid w:val="00D21CEE"/>
    <w:rsid w:val="00D22665"/>
    <w:rsid w:val="00D23148"/>
    <w:rsid w:val="00D24D4C"/>
    <w:rsid w:val="00D24F60"/>
    <w:rsid w:val="00D2545E"/>
    <w:rsid w:val="00D2675D"/>
    <w:rsid w:val="00D269DB"/>
    <w:rsid w:val="00D276D2"/>
    <w:rsid w:val="00D276DC"/>
    <w:rsid w:val="00D3028F"/>
    <w:rsid w:val="00D31184"/>
    <w:rsid w:val="00D32DF3"/>
    <w:rsid w:val="00D33415"/>
    <w:rsid w:val="00D341C7"/>
    <w:rsid w:val="00D343A3"/>
    <w:rsid w:val="00D34601"/>
    <w:rsid w:val="00D35C2E"/>
    <w:rsid w:val="00D36EA8"/>
    <w:rsid w:val="00D36F0E"/>
    <w:rsid w:val="00D37D76"/>
    <w:rsid w:val="00D41438"/>
    <w:rsid w:val="00D422D5"/>
    <w:rsid w:val="00D423E1"/>
    <w:rsid w:val="00D428A8"/>
    <w:rsid w:val="00D43B7D"/>
    <w:rsid w:val="00D45110"/>
    <w:rsid w:val="00D453F8"/>
    <w:rsid w:val="00D45BD6"/>
    <w:rsid w:val="00D4610E"/>
    <w:rsid w:val="00D463C5"/>
    <w:rsid w:val="00D464DB"/>
    <w:rsid w:val="00D51595"/>
    <w:rsid w:val="00D52027"/>
    <w:rsid w:val="00D53888"/>
    <w:rsid w:val="00D53EBA"/>
    <w:rsid w:val="00D54867"/>
    <w:rsid w:val="00D55937"/>
    <w:rsid w:val="00D563A4"/>
    <w:rsid w:val="00D563D9"/>
    <w:rsid w:val="00D56CF6"/>
    <w:rsid w:val="00D575E4"/>
    <w:rsid w:val="00D57766"/>
    <w:rsid w:val="00D5776F"/>
    <w:rsid w:val="00D6063B"/>
    <w:rsid w:val="00D60834"/>
    <w:rsid w:val="00D61902"/>
    <w:rsid w:val="00D62066"/>
    <w:rsid w:val="00D62414"/>
    <w:rsid w:val="00D65996"/>
    <w:rsid w:val="00D66B27"/>
    <w:rsid w:val="00D66FBA"/>
    <w:rsid w:val="00D671ED"/>
    <w:rsid w:val="00D67D81"/>
    <w:rsid w:val="00D67EF7"/>
    <w:rsid w:val="00D71B3B"/>
    <w:rsid w:val="00D71C30"/>
    <w:rsid w:val="00D72FEB"/>
    <w:rsid w:val="00D75DB6"/>
    <w:rsid w:val="00D77190"/>
    <w:rsid w:val="00D808A5"/>
    <w:rsid w:val="00D8101B"/>
    <w:rsid w:val="00D8115C"/>
    <w:rsid w:val="00D8126B"/>
    <w:rsid w:val="00D83810"/>
    <w:rsid w:val="00D83B55"/>
    <w:rsid w:val="00D85DE9"/>
    <w:rsid w:val="00D869C8"/>
    <w:rsid w:val="00D86FC4"/>
    <w:rsid w:val="00D87E73"/>
    <w:rsid w:val="00D9000F"/>
    <w:rsid w:val="00D90F84"/>
    <w:rsid w:val="00D9202C"/>
    <w:rsid w:val="00D923A3"/>
    <w:rsid w:val="00D92DAF"/>
    <w:rsid w:val="00D936BE"/>
    <w:rsid w:val="00D94AD7"/>
    <w:rsid w:val="00D9517D"/>
    <w:rsid w:val="00D9532C"/>
    <w:rsid w:val="00D9585B"/>
    <w:rsid w:val="00D958E9"/>
    <w:rsid w:val="00D9627B"/>
    <w:rsid w:val="00D9668C"/>
    <w:rsid w:val="00D97AFB"/>
    <w:rsid w:val="00DA0824"/>
    <w:rsid w:val="00DA2A2F"/>
    <w:rsid w:val="00DA3EB1"/>
    <w:rsid w:val="00DA5A21"/>
    <w:rsid w:val="00DA5B4F"/>
    <w:rsid w:val="00DA7B06"/>
    <w:rsid w:val="00DA7CA7"/>
    <w:rsid w:val="00DB000A"/>
    <w:rsid w:val="00DB0B70"/>
    <w:rsid w:val="00DB1E8F"/>
    <w:rsid w:val="00DB2A7E"/>
    <w:rsid w:val="00DB2CBC"/>
    <w:rsid w:val="00DB3747"/>
    <w:rsid w:val="00DB39A1"/>
    <w:rsid w:val="00DB4778"/>
    <w:rsid w:val="00DB4936"/>
    <w:rsid w:val="00DB4CD6"/>
    <w:rsid w:val="00DB68E0"/>
    <w:rsid w:val="00DB7942"/>
    <w:rsid w:val="00DB7D36"/>
    <w:rsid w:val="00DC0041"/>
    <w:rsid w:val="00DC0585"/>
    <w:rsid w:val="00DC1BEF"/>
    <w:rsid w:val="00DC1D92"/>
    <w:rsid w:val="00DC3C27"/>
    <w:rsid w:val="00DC41A9"/>
    <w:rsid w:val="00DC426D"/>
    <w:rsid w:val="00DC4931"/>
    <w:rsid w:val="00DC4A1E"/>
    <w:rsid w:val="00DC4C88"/>
    <w:rsid w:val="00DC4FEE"/>
    <w:rsid w:val="00DC51EA"/>
    <w:rsid w:val="00DC539D"/>
    <w:rsid w:val="00DC5574"/>
    <w:rsid w:val="00DC5982"/>
    <w:rsid w:val="00DC60A9"/>
    <w:rsid w:val="00DC76B5"/>
    <w:rsid w:val="00DD0325"/>
    <w:rsid w:val="00DD04B0"/>
    <w:rsid w:val="00DD0D67"/>
    <w:rsid w:val="00DD12ED"/>
    <w:rsid w:val="00DD1FE7"/>
    <w:rsid w:val="00DD2CDA"/>
    <w:rsid w:val="00DD3256"/>
    <w:rsid w:val="00DD3D90"/>
    <w:rsid w:val="00DD3FC9"/>
    <w:rsid w:val="00DD4DE1"/>
    <w:rsid w:val="00DD59EA"/>
    <w:rsid w:val="00DD682C"/>
    <w:rsid w:val="00DD7FCF"/>
    <w:rsid w:val="00DE038B"/>
    <w:rsid w:val="00DE12A2"/>
    <w:rsid w:val="00DE33A7"/>
    <w:rsid w:val="00DE4290"/>
    <w:rsid w:val="00DE457F"/>
    <w:rsid w:val="00DE49E5"/>
    <w:rsid w:val="00DE6574"/>
    <w:rsid w:val="00DF1E88"/>
    <w:rsid w:val="00DF1F2F"/>
    <w:rsid w:val="00DF4981"/>
    <w:rsid w:val="00DF5316"/>
    <w:rsid w:val="00DF5C32"/>
    <w:rsid w:val="00DF66EC"/>
    <w:rsid w:val="00DF7B57"/>
    <w:rsid w:val="00E00043"/>
    <w:rsid w:val="00E002E8"/>
    <w:rsid w:val="00E01AD9"/>
    <w:rsid w:val="00E02E1D"/>
    <w:rsid w:val="00E03363"/>
    <w:rsid w:val="00E04012"/>
    <w:rsid w:val="00E04A3B"/>
    <w:rsid w:val="00E061A3"/>
    <w:rsid w:val="00E0703B"/>
    <w:rsid w:val="00E07CE4"/>
    <w:rsid w:val="00E128D9"/>
    <w:rsid w:val="00E14269"/>
    <w:rsid w:val="00E14568"/>
    <w:rsid w:val="00E171CF"/>
    <w:rsid w:val="00E17945"/>
    <w:rsid w:val="00E20401"/>
    <w:rsid w:val="00E20D88"/>
    <w:rsid w:val="00E21160"/>
    <w:rsid w:val="00E22CE9"/>
    <w:rsid w:val="00E2327F"/>
    <w:rsid w:val="00E233D0"/>
    <w:rsid w:val="00E23478"/>
    <w:rsid w:val="00E2370F"/>
    <w:rsid w:val="00E247EE"/>
    <w:rsid w:val="00E2584D"/>
    <w:rsid w:val="00E26DBC"/>
    <w:rsid w:val="00E300FA"/>
    <w:rsid w:val="00E31A5A"/>
    <w:rsid w:val="00E31B08"/>
    <w:rsid w:val="00E34569"/>
    <w:rsid w:val="00E34916"/>
    <w:rsid w:val="00E34D67"/>
    <w:rsid w:val="00E35A2E"/>
    <w:rsid w:val="00E35EC7"/>
    <w:rsid w:val="00E37CC4"/>
    <w:rsid w:val="00E401DA"/>
    <w:rsid w:val="00E40561"/>
    <w:rsid w:val="00E42515"/>
    <w:rsid w:val="00E44A71"/>
    <w:rsid w:val="00E45024"/>
    <w:rsid w:val="00E46383"/>
    <w:rsid w:val="00E47C8C"/>
    <w:rsid w:val="00E50785"/>
    <w:rsid w:val="00E50831"/>
    <w:rsid w:val="00E5273B"/>
    <w:rsid w:val="00E54DE6"/>
    <w:rsid w:val="00E55243"/>
    <w:rsid w:val="00E55496"/>
    <w:rsid w:val="00E558DA"/>
    <w:rsid w:val="00E55E42"/>
    <w:rsid w:val="00E5645D"/>
    <w:rsid w:val="00E566BD"/>
    <w:rsid w:val="00E571D9"/>
    <w:rsid w:val="00E57729"/>
    <w:rsid w:val="00E5780B"/>
    <w:rsid w:val="00E60A6B"/>
    <w:rsid w:val="00E60B1A"/>
    <w:rsid w:val="00E613C3"/>
    <w:rsid w:val="00E6171E"/>
    <w:rsid w:val="00E619B8"/>
    <w:rsid w:val="00E61A6A"/>
    <w:rsid w:val="00E61F37"/>
    <w:rsid w:val="00E62D7F"/>
    <w:rsid w:val="00E6306C"/>
    <w:rsid w:val="00E63075"/>
    <w:rsid w:val="00E63295"/>
    <w:rsid w:val="00E648AC"/>
    <w:rsid w:val="00E668E2"/>
    <w:rsid w:val="00E66A7D"/>
    <w:rsid w:val="00E709CA"/>
    <w:rsid w:val="00E714CC"/>
    <w:rsid w:val="00E72986"/>
    <w:rsid w:val="00E73B7A"/>
    <w:rsid w:val="00E73D8E"/>
    <w:rsid w:val="00E74CA3"/>
    <w:rsid w:val="00E74CF3"/>
    <w:rsid w:val="00E7541C"/>
    <w:rsid w:val="00E76525"/>
    <w:rsid w:val="00E7688F"/>
    <w:rsid w:val="00E77A27"/>
    <w:rsid w:val="00E80136"/>
    <w:rsid w:val="00E803AD"/>
    <w:rsid w:val="00E81311"/>
    <w:rsid w:val="00E8146A"/>
    <w:rsid w:val="00E81927"/>
    <w:rsid w:val="00E81D97"/>
    <w:rsid w:val="00E8205D"/>
    <w:rsid w:val="00E833CE"/>
    <w:rsid w:val="00E835D7"/>
    <w:rsid w:val="00E8372C"/>
    <w:rsid w:val="00E83B84"/>
    <w:rsid w:val="00E83CC3"/>
    <w:rsid w:val="00E85B1B"/>
    <w:rsid w:val="00E86F58"/>
    <w:rsid w:val="00E86F91"/>
    <w:rsid w:val="00E87593"/>
    <w:rsid w:val="00E9020C"/>
    <w:rsid w:val="00E90815"/>
    <w:rsid w:val="00E915A4"/>
    <w:rsid w:val="00E91F36"/>
    <w:rsid w:val="00E923A8"/>
    <w:rsid w:val="00E92A8C"/>
    <w:rsid w:val="00E92D60"/>
    <w:rsid w:val="00E92F8C"/>
    <w:rsid w:val="00E93461"/>
    <w:rsid w:val="00E94066"/>
    <w:rsid w:val="00E94851"/>
    <w:rsid w:val="00E95621"/>
    <w:rsid w:val="00E95AF4"/>
    <w:rsid w:val="00E95DB0"/>
    <w:rsid w:val="00E95EB6"/>
    <w:rsid w:val="00E95F7E"/>
    <w:rsid w:val="00E96586"/>
    <w:rsid w:val="00E96FAB"/>
    <w:rsid w:val="00EA0617"/>
    <w:rsid w:val="00EA0895"/>
    <w:rsid w:val="00EA0A00"/>
    <w:rsid w:val="00EA1329"/>
    <w:rsid w:val="00EA144E"/>
    <w:rsid w:val="00EA202C"/>
    <w:rsid w:val="00EA251D"/>
    <w:rsid w:val="00EA3D33"/>
    <w:rsid w:val="00EA47AA"/>
    <w:rsid w:val="00EA50FE"/>
    <w:rsid w:val="00EA5158"/>
    <w:rsid w:val="00EA5EA7"/>
    <w:rsid w:val="00EA675F"/>
    <w:rsid w:val="00EA6ABD"/>
    <w:rsid w:val="00EB0307"/>
    <w:rsid w:val="00EB0748"/>
    <w:rsid w:val="00EB10A8"/>
    <w:rsid w:val="00EB10AF"/>
    <w:rsid w:val="00EB1622"/>
    <w:rsid w:val="00EB189E"/>
    <w:rsid w:val="00EB2DAB"/>
    <w:rsid w:val="00EB421D"/>
    <w:rsid w:val="00EB5044"/>
    <w:rsid w:val="00EB5968"/>
    <w:rsid w:val="00EB65F4"/>
    <w:rsid w:val="00EB6783"/>
    <w:rsid w:val="00EB7A6E"/>
    <w:rsid w:val="00EB7CA8"/>
    <w:rsid w:val="00EB7F5D"/>
    <w:rsid w:val="00EC074A"/>
    <w:rsid w:val="00EC11C1"/>
    <w:rsid w:val="00EC1B56"/>
    <w:rsid w:val="00EC397F"/>
    <w:rsid w:val="00EC3FDA"/>
    <w:rsid w:val="00EC6923"/>
    <w:rsid w:val="00EC7310"/>
    <w:rsid w:val="00EC7CB9"/>
    <w:rsid w:val="00ED2A5B"/>
    <w:rsid w:val="00ED2C24"/>
    <w:rsid w:val="00ED2FBE"/>
    <w:rsid w:val="00ED3459"/>
    <w:rsid w:val="00ED3C37"/>
    <w:rsid w:val="00ED54BD"/>
    <w:rsid w:val="00ED6D85"/>
    <w:rsid w:val="00ED71F1"/>
    <w:rsid w:val="00ED7477"/>
    <w:rsid w:val="00ED7975"/>
    <w:rsid w:val="00EE04BC"/>
    <w:rsid w:val="00EE07BD"/>
    <w:rsid w:val="00EE0C1D"/>
    <w:rsid w:val="00EE0DA1"/>
    <w:rsid w:val="00EE0FB9"/>
    <w:rsid w:val="00EE16D6"/>
    <w:rsid w:val="00EE1F95"/>
    <w:rsid w:val="00EE2D49"/>
    <w:rsid w:val="00EE44D9"/>
    <w:rsid w:val="00EE4806"/>
    <w:rsid w:val="00EE4C9B"/>
    <w:rsid w:val="00EE5259"/>
    <w:rsid w:val="00EE53E2"/>
    <w:rsid w:val="00EE5E30"/>
    <w:rsid w:val="00EE646D"/>
    <w:rsid w:val="00EE6675"/>
    <w:rsid w:val="00EE6F49"/>
    <w:rsid w:val="00EE7B73"/>
    <w:rsid w:val="00EE7BA9"/>
    <w:rsid w:val="00EE7BE4"/>
    <w:rsid w:val="00EF0461"/>
    <w:rsid w:val="00EF19B6"/>
    <w:rsid w:val="00EF2B47"/>
    <w:rsid w:val="00EF332E"/>
    <w:rsid w:val="00EF3654"/>
    <w:rsid w:val="00EF5D4F"/>
    <w:rsid w:val="00EF61C4"/>
    <w:rsid w:val="00EF6200"/>
    <w:rsid w:val="00EF73F1"/>
    <w:rsid w:val="00EF7E3D"/>
    <w:rsid w:val="00F0022E"/>
    <w:rsid w:val="00F00C1E"/>
    <w:rsid w:val="00F01DB8"/>
    <w:rsid w:val="00F03442"/>
    <w:rsid w:val="00F037A1"/>
    <w:rsid w:val="00F04BDD"/>
    <w:rsid w:val="00F068E9"/>
    <w:rsid w:val="00F114C9"/>
    <w:rsid w:val="00F11B53"/>
    <w:rsid w:val="00F124DE"/>
    <w:rsid w:val="00F12CC6"/>
    <w:rsid w:val="00F13036"/>
    <w:rsid w:val="00F13759"/>
    <w:rsid w:val="00F14551"/>
    <w:rsid w:val="00F2031F"/>
    <w:rsid w:val="00F2050F"/>
    <w:rsid w:val="00F21E90"/>
    <w:rsid w:val="00F226F0"/>
    <w:rsid w:val="00F24497"/>
    <w:rsid w:val="00F255FD"/>
    <w:rsid w:val="00F258D3"/>
    <w:rsid w:val="00F30D44"/>
    <w:rsid w:val="00F316D8"/>
    <w:rsid w:val="00F31885"/>
    <w:rsid w:val="00F31A69"/>
    <w:rsid w:val="00F31D0D"/>
    <w:rsid w:val="00F320D0"/>
    <w:rsid w:val="00F34197"/>
    <w:rsid w:val="00F3477C"/>
    <w:rsid w:val="00F35EC6"/>
    <w:rsid w:val="00F379C5"/>
    <w:rsid w:val="00F402F2"/>
    <w:rsid w:val="00F414F2"/>
    <w:rsid w:val="00F4190C"/>
    <w:rsid w:val="00F41FEC"/>
    <w:rsid w:val="00F42B84"/>
    <w:rsid w:val="00F44147"/>
    <w:rsid w:val="00F45B14"/>
    <w:rsid w:val="00F46611"/>
    <w:rsid w:val="00F46CAF"/>
    <w:rsid w:val="00F46F4C"/>
    <w:rsid w:val="00F4725F"/>
    <w:rsid w:val="00F47373"/>
    <w:rsid w:val="00F473BB"/>
    <w:rsid w:val="00F501EF"/>
    <w:rsid w:val="00F50384"/>
    <w:rsid w:val="00F504C2"/>
    <w:rsid w:val="00F515A3"/>
    <w:rsid w:val="00F52B16"/>
    <w:rsid w:val="00F52E07"/>
    <w:rsid w:val="00F5332D"/>
    <w:rsid w:val="00F53915"/>
    <w:rsid w:val="00F553CB"/>
    <w:rsid w:val="00F6089F"/>
    <w:rsid w:val="00F60D61"/>
    <w:rsid w:val="00F61855"/>
    <w:rsid w:val="00F629B9"/>
    <w:rsid w:val="00F638A6"/>
    <w:rsid w:val="00F64192"/>
    <w:rsid w:val="00F642BA"/>
    <w:rsid w:val="00F64A0F"/>
    <w:rsid w:val="00F64E0E"/>
    <w:rsid w:val="00F65CB3"/>
    <w:rsid w:val="00F6676D"/>
    <w:rsid w:val="00F672C7"/>
    <w:rsid w:val="00F67B66"/>
    <w:rsid w:val="00F67E7B"/>
    <w:rsid w:val="00F70349"/>
    <w:rsid w:val="00F7244A"/>
    <w:rsid w:val="00F731AD"/>
    <w:rsid w:val="00F73CE7"/>
    <w:rsid w:val="00F75E68"/>
    <w:rsid w:val="00F7645E"/>
    <w:rsid w:val="00F80394"/>
    <w:rsid w:val="00F8055D"/>
    <w:rsid w:val="00F81294"/>
    <w:rsid w:val="00F81684"/>
    <w:rsid w:val="00F81A00"/>
    <w:rsid w:val="00F81EA9"/>
    <w:rsid w:val="00F8259E"/>
    <w:rsid w:val="00F83267"/>
    <w:rsid w:val="00F83B33"/>
    <w:rsid w:val="00F83EA0"/>
    <w:rsid w:val="00F84593"/>
    <w:rsid w:val="00F85560"/>
    <w:rsid w:val="00F85E03"/>
    <w:rsid w:val="00F86AE6"/>
    <w:rsid w:val="00F86FF7"/>
    <w:rsid w:val="00F87C02"/>
    <w:rsid w:val="00F917C8"/>
    <w:rsid w:val="00F91981"/>
    <w:rsid w:val="00F9231A"/>
    <w:rsid w:val="00F934C2"/>
    <w:rsid w:val="00F937A2"/>
    <w:rsid w:val="00F945C0"/>
    <w:rsid w:val="00F94813"/>
    <w:rsid w:val="00F94C23"/>
    <w:rsid w:val="00F95170"/>
    <w:rsid w:val="00F95CE3"/>
    <w:rsid w:val="00F95F79"/>
    <w:rsid w:val="00F96416"/>
    <w:rsid w:val="00F9737A"/>
    <w:rsid w:val="00F975ED"/>
    <w:rsid w:val="00F97B0B"/>
    <w:rsid w:val="00F97DBD"/>
    <w:rsid w:val="00FA02EA"/>
    <w:rsid w:val="00FA0571"/>
    <w:rsid w:val="00FA1CAF"/>
    <w:rsid w:val="00FA318E"/>
    <w:rsid w:val="00FA36DE"/>
    <w:rsid w:val="00FA5AFF"/>
    <w:rsid w:val="00FA6245"/>
    <w:rsid w:val="00FA69C0"/>
    <w:rsid w:val="00FA75D7"/>
    <w:rsid w:val="00FA7BE8"/>
    <w:rsid w:val="00FA7D20"/>
    <w:rsid w:val="00FB06C3"/>
    <w:rsid w:val="00FB1357"/>
    <w:rsid w:val="00FB1BF6"/>
    <w:rsid w:val="00FB20C8"/>
    <w:rsid w:val="00FB29DA"/>
    <w:rsid w:val="00FB33F1"/>
    <w:rsid w:val="00FB3615"/>
    <w:rsid w:val="00FB414F"/>
    <w:rsid w:val="00FB4A55"/>
    <w:rsid w:val="00FB5472"/>
    <w:rsid w:val="00FB623A"/>
    <w:rsid w:val="00FB63E2"/>
    <w:rsid w:val="00FB7499"/>
    <w:rsid w:val="00FB749A"/>
    <w:rsid w:val="00FC0897"/>
    <w:rsid w:val="00FC0F3A"/>
    <w:rsid w:val="00FC1859"/>
    <w:rsid w:val="00FC199E"/>
    <w:rsid w:val="00FC1AD5"/>
    <w:rsid w:val="00FC1CE2"/>
    <w:rsid w:val="00FC1E56"/>
    <w:rsid w:val="00FC3AFE"/>
    <w:rsid w:val="00FC3FB8"/>
    <w:rsid w:val="00FC4CA9"/>
    <w:rsid w:val="00FC53DF"/>
    <w:rsid w:val="00FC7BD5"/>
    <w:rsid w:val="00FD0563"/>
    <w:rsid w:val="00FD0E86"/>
    <w:rsid w:val="00FD1037"/>
    <w:rsid w:val="00FD15CA"/>
    <w:rsid w:val="00FD174E"/>
    <w:rsid w:val="00FD2151"/>
    <w:rsid w:val="00FD2160"/>
    <w:rsid w:val="00FD22BD"/>
    <w:rsid w:val="00FD304B"/>
    <w:rsid w:val="00FD3915"/>
    <w:rsid w:val="00FD3AA1"/>
    <w:rsid w:val="00FD4F6A"/>
    <w:rsid w:val="00FD5012"/>
    <w:rsid w:val="00FD577C"/>
    <w:rsid w:val="00FD73E5"/>
    <w:rsid w:val="00FD7A68"/>
    <w:rsid w:val="00FE02B5"/>
    <w:rsid w:val="00FE0BB0"/>
    <w:rsid w:val="00FE0D2B"/>
    <w:rsid w:val="00FE0DAB"/>
    <w:rsid w:val="00FE1D0F"/>
    <w:rsid w:val="00FE27CB"/>
    <w:rsid w:val="00FE348D"/>
    <w:rsid w:val="00FE3576"/>
    <w:rsid w:val="00FE3F03"/>
    <w:rsid w:val="00FE5C93"/>
    <w:rsid w:val="00FE60C4"/>
    <w:rsid w:val="00FE6761"/>
    <w:rsid w:val="00FE6C1D"/>
    <w:rsid w:val="00FF210F"/>
    <w:rsid w:val="00FF2216"/>
    <w:rsid w:val="00FF2669"/>
    <w:rsid w:val="00FF382B"/>
    <w:rsid w:val="00FF437C"/>
    <w:rsid w:val="00FF521E"/>
    <w:rsid w:val="00FF72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A03BC66"/>
  <w15:docId w15:val="{E388F49E-8CCB-46A7-9DD6-167C20F398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D136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72FE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2FE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72FE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72FEB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2A15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A15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A15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15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15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15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15C6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B700A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C60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60A9"/>
  </w:style>
  <w:style w:type="paragraph" w:styleId="Footer">
    <w:name w:val="footer"/>
    <w:basedOn w:val="Normal"/>
    <w:link w:val="FooterChar"/>
    <w:uiPriority w:val="99"/>
    <w:unhideWhenUsed/>
    <w:rsid w:val="00DC60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60A9"/>
  </w:style>
  <w:style w:type="character" w:styleId="LineNumber">
    <w:name w:val="line number"/>
    <w:basedOn w:val="DefaultParagraphFont"/>
    <w:uiPriority w:val="99"/>
    <w:semiHidden/>
    <w:unhideWhenUsed/>
    <w:rsid w:val="00E86F91"/>
  </w:style>
  <w:style w:type="character" w:styleId="UnresolvedMention">
    <w:name w:val="Unresolved Mention"/>
    <w:basedOn w:val="DefaultParagraphFont"/>
    <w:uiPriority w:val="99"/>
    <w:semiHidden/>
    <w:unhideWhenUsed/>
    <w:rsid w:val="000F389E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C365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A199BC-C53C-4775-A93F-2B3DB30A57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</Pages>
  <Words>238</Words>
  <Characters>1363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ffitt Cancer Center</Company>
  <LinksUpToDate>false</LinksUpToDate>
  <CharactersWithSpaces>1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rohl, Andrew S.</dc:creator>
  <cp:lastModifiedBy>goodwin jinesh</cp:lastModifiedBy>
  <cp:revision>4</cp:revision>
  <cp:lastPrinted>2024-10-14T17:38:00Z</cp:lastPrinted>
  <dcterms:created xsi:type="dcterms:W3CDTF">2025-03-28T05:19:00Z</dcterms:created>
  <dcterms:modified xsi:type="dcterms:W3CDTF">2025-03-28T05:37:00Z</dcterms:modified>
</cp:coreProperties>
</file>